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77777777" w:rsidR="00120A6F" w:rsidRDefault="00120A6F" w:rsidP="00120A6F">
      <w:pPr>
        <w:pStyle w:val="Title"/>
        <w:suppressLineNumbers/>
      </w:pPr>
      <w:r>
        <w:t>Mean gene conversion tract length in humans estimated to be 459 bp from UK Biobank sequence data</w:t>
      </w:r>
    </w:p>
    <w:p w14:paraId="4E378E8B" w14:textId="77777777" w:rsidR="00120A6F" w:rsidRDefault="00120A6F" w:rsidP="00120A6F">
      <w:pPr>
        <w:suppressLineNumbers/>
      </w:pPr>
    </w:p>
    <w:p w14:paraId="446448C2" w14:textId="77777777" w:rsidR="00120A6F" w:rsidRPr="00C8078B" w:rsidRDefault="00120A6F" w:rsidP="00120A6F">
      <w:pPr>
        <w:suppressLineNumbers/>
        <w:tabs>
          <w:tab w:val="left" w:pos="7390"/>
        </w:tabs>
        <w:rPr>
          <w:sz w:val="24"/>
        </w:rPr>
      </w:pPr>
      <w:r w:rsidRPr="00C8078B">
        <w:rPr>
          <w:sz w:val="24"/>
        </w:rPr>
        <w:t>Nobuaki Masaki</w:t>
      </w:r>
      <w:r w:rsidRPr="00C8078B">
        <w:rPr>
          <w:sz w:val="24"/>
          <w:vertAlign w:val="superscript"/>
        </w:rPr>
        <w:t>1</w:t>
      </w:r>
      <w:r w:rsidRPr="00C8078B">
        <w:rPr>
          <w:sz w:val="24"/>
        </w:rPr>
        <w:t>, Sharon R. Browning</w:t>
      </w:r>
      <w:r w:rsidRPr="00C8078B">
        <w:rPr>
          <w:sz w:val="24"/>
          <w:vertAlign w:val="superscript"/>
        </w:rPr>
        <w:t>1</w:t>
      </w:r>
      <w:r w:rsidRPr="00C8078B">
        <w:rPr>
          <w:sz w:val="24"/>
          <w:vertAlign w:val="superscript"/>
        </w:rPr>
        <w:tab/>
      </w:r>
    </w:p>
    <w:p w14:paraId="56480148" w14:textId="77777777" w:rsidR="00120A6F" w:rsidRPr="00C8078B" w:rsidRDefault="00120A6F" w:rsidP="00120A6F">
      <w:pPr>
        <w:suppressLineNumbers/>
        <w:rPr>
          <w:sz w:val="24"/>
        </w:rPr>
      </w:pPr>
      <w:r w:rsidRPr="00C8078B">
        <w:rPr>
          <w:sz w:val="24"/>
          <w:vertAlign w:val="superscript"/>
        </w:rPr>
        <w:t>1</w:t>
      </w:r>
      <w:r w:rsidRPr="00C8078B">
        <w:rPr>
          <w:sz w:val="24"/>
        </w:rPr>
        <w:t>Department of Biostatistics, University of Washington, Seattle, Washington, United States of Americ</w:t>
      </w:r>
      <w:r>
        <w:rPr>
          <w:sz w:val="24"/>
        </w:rPr>
        <w:t>a</w:t>
      </w:r>
      <w:r w:rsidRPr="00C8078B">
        <w:rPr>
          <w:sz w:val="24"/>
        </w:rPr>
        <w:t xml:space="preserve">  </w:t>
      </w:r>
    </w:p>
    <w:p w14:paraId="236619F3" w14:textId="77777777" w:rsidR="00120A6F" w:rsidRPr="00C8078B" w:rsidRDefault="00120A6F" w:rsidP="00120A6F">
      <w:pPr>
        <w:suppressLineNumbers/>
        <w:rPr>
          <w:sz w:val="24"/>
        </w:rPr>
      </w:pPr>
      <w:r w:rsidRPr="00C8078B">
        <w:rPr>
          <w:sz w:val="24"/>
        </w:rPr>
        <w:t xml:space="preserve">  </w:t>
      </w:r>
    </w:p>
    <w:p w14:paraId="1EFE3D3F" w14:textId="77777777" w:rsidR="00120A6F" w:rsidRPr="000B4D4A" w:rsidRDefault="00120A6F" w:rsidP="00120A6F">
      <w:pPr>
        <w:suppressLineNumbers/>
        <w:rPr>
          <w:rStyle w:val="Heading3Char"/>
          <w:rFonts w:eastAsiaTheme="minorEastAsia" w:cstheme="minorBidi"/>
          <w:color w:val="auto"/>
          <w:sz w:val="24"/>
          <w:szCs w:val="24"/>
        </w:rPr>
      </w:pPr>
      <w:r>
        <w:rPr>
          <w:sz w:val="24"/>
        </w:rPr>
        <w:t>Address for correspondence</w:t>
      </w:r>
      <w:r w:rsidRPr="00C8078B">
        <w:rPr>
          <w:sz w:val="24"/>
        </w:rPr>
        <w:t>: masakin@uw.edu (NM)</w:t>
      </w:r>
      <w:r>
        <w:rPr>
          <w:sz w:val="24"/>
        </w:rPr>
        <w:t xml:space="preserve">, </w:t>
      </w:r>
      <w:r w:rsidRPr="002633E3">
        <w:rPr>
          <w:sz w:val="24"/>
        </w:rPr>
        <w:t>sguy@uw.edu</w:t>
      </w:r>
      <w:r>
        <w:rPr>
          <w:sz w:val="24"/>
        </w:rPr>
        <w:t xml:space="preserve"> (SRB)</w:t>
      </w: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4863CC1A" w14:textId="34BA54C5" w:rsidR="00120A6F" w:rsidRDefault="00120A6F" w:rsidP="00120A6F">
      <w:r>
        <w:t>N</w:t>
      </w:r>
      <w:r w:rsidRPr="00B03F79">
        <w:t>on-crossover gene conversion</w:t>
      </w:r>
      <w:r>
        <w:t xml:space="preserve"> is a type of meiotic recombination characterized by the</w:t>
      </w:r>
      <w:r w:rsidRPr="00B03F79">
        <w:t xml:space="preserve"> non-reciprocal transfer of </w:t>
      </w:r>
      <w:r>
        <w:t xml:space="preserve">genetic material between homologous chromosomes. Gene conversions are thought to occur within a relatively short tract of DNA, </w:t>
      </w:r>
      <w:r w:rsidRPr="00B03F79">
        <w:t xml:space="preserve">estimated to be </w:t>
      </w:r>
      <w:r>
        <w:t>in</w:t>
      </w:r>
      <w:r w:rsidRPr="00B03F79">
        <w:t xml:space="preserve"> the order of 100-1</w:t>
      </w:r>
      <w:r>
        <w:t>,</w:t>
      </w:r>
      <w:r w:rsidRPr="00B03F79">
        <w:t xml:space="preserve">000 </w:t>
      </w:r>
      <w:r>
        <w:t>bp</w:t>
      </w:r>
      <w:r w:rsidRPr="00B03F79">
        <w:t xml:space="preserve"> in humans. However, </w:t>
      </w:r>
      <w:r>
        <w:t xml:space="preserve">the number of observable gene conversion tracts per study has so far been limited </w:t>
      </w:r>
      <w:proofErr w:type="gramStart"/>
      <w:r>
        <w:t>by the use of</w:t>
      </w:r>
      <w:proofErr w:type="gramEnd"/>
      <w:r>
        <w:t xml:space="preserve"> pedigree or sperm-typing data to detect past gene conversion events. In this study, we </w:t>
      </w:r>
      <w:r w:rsidRPr="00B03F79">
        <w:t xml:space="preserve">propose a </w:t>
      </w:r>
      <w:r>
        <w:t>statistical</w:t>
      </w:r>
      <w:r w:rsidRPr="00B03F79">
        <w:t xml:space="preserve"> </w:t>
      </w:r>
      <w:r>
        <w:t>method</w:t>
      </w:r>
      <w:r w:rsidRPr="00B03F79">
        <w:t xml:space="preserve"> to estimate the mean length of gene conversion tracts</w:t>
      </w:r>
      <w:r>
        <w:t xml:space="preserve"> in humans. Our method can handle </w:t>
      </w:r>
      <w:proofErr w:type="gramStart"/>
      <w:r>
        <w:t>a large number of</w:t>
      </w:r>
      <w:proofErr w:type="gramEnd"/>
      <w:r>
        <w:t xml:space="preserve"> gene conversion tracts, leading to more precise estimates of the mean tract length. We </w:t>
      </w:r>
      <w:r w:rsidR="00782685">
        <w:t>apply</w:t>
      </w:r>
      <w:r>
        <w:t xml:space="preserve"> our method to gene conversion </w:t>
      </w:r>
      <w:r w:rsidRPr="004E3960">
        <w:t>tracts detected in whole autosome sequence data from the UK Biobank using clusters of identity-by-descent segments.</w:t>
      </w:r>
      <w:r>
        <w:t xml:space="preserve"> From this dataset, we estimate the mean gene conversion tract length in humans to be 459 bp (95% CI: [457, 461]). </w:t>
      </w:r>
      <w:r w:rsidR="00CF44CB">
        <w:t xml:space="preserve">Stratifying detected gene conversion tracts by whether they overlapped with a recombination hotspot, </w:t>
      </w:r>
      <w:r>
        <w:t xml:space="preserve">we estimate the mean gene conversion tract length to be 418 bp (95% CI: [416, 420]) and 492 bp (95% CI: [489, 494]) </w:t>
      </w:r>
      <w:r w:rsidR="00CF44CB">
        <w:t xml:space="preserve">respectively, for tracts that overlap and do not overlap with a recombination hotspot. </w:t>
      </w:r>
    </w:p>
    <w:p w14:paraId="3799DDC2" w14:textId="77777777" w:rsidR="00120A6F" w:rsidRPr="000D589C" w:rsidRDefault="00120A6F" w:rsidP="00120A6F">
      <w:pPr>
        <w:pStyle w:val="Heading1"/>
      </w:pPr>
      <w:r>
        <w:t>Introduction</w:t>
      </w:r>
    </w:p>
    <w:p w14:paraId="24DD2CED" w14:textId="329BF155"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Pr>
          <w:rFonts w:hint="eastAsia"/>
        </w:rPr>
        <w:t xml:space="preserve"> of around 100-1</w:t>
      </w:r>
      <w:r>
        <w:t>,</w:t>
      </w:r>
      <w:r>
        <w:rPr>
          <w:rFonts w:hint="eastAsia"/>
        </w:rPr>
        <w:t>000 bp</w:t>
      </w:r>
      <w:r>
        <w: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37B42E98" w:rsidR="00120A6F" w:rsidRDefault="00120A6F" w:rsidP="00120A6F">
      <w:r>
        <w:lastRenderedPageBreak/>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 positions, where alleles are thought to have been converted from 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 xml:space="preserve">bp based on detected allele conversions. </w:t>
      </w:r>
      <w:r>
        <w:rPr>
          <w:rFonts w:hint="eastAsia"/>
        </w:rPr>
        <w:t>Using three-generation pedigrees helps to distinguish between allele conversions and genotype errors.</w:t>
      </w:r>
      <w:r w:rsidR="00205DEC">
        <w:fldChar w:fldCharType="begin"/>
      </w:r>
      <w:r w:rsidR="00205DEC">
        <w:instrText xml:space="preserve"> ADDIN ZOTERO_ITEM CSL_CITATION {"citationID":"PQFBozIA","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rPr>
          <w:rFonts w:hint="eastAsia"/>
        </w:rPr>
        <w:t xml:space="preserve"> </w:t>
      </w:r>
      <w:r>
        <w:t xml:space="preserve">It can be difficult to distinguish between </w:t>
      </w:r>
      <w:r>
        <w:rPr>
          <w:rFonts w:hint="eastAsia"/>
        </w:rPr>
        <w:t>allele conversions and genotype errors</w:t>
      </w:r>
      <w:r>
        <w:t xml:space="preserve"> when using two-generation pedigrees or sperm samples. </w:t>
      </w:r>
    </w:p>
    <w:p w14:paraId="3580E2B8" w14:textId="4037F054"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in the </w:t>
      </w:r>
      <w:proofErr w:type="spellStart"/>
      <w:r>
        <w:t>deCODE</w:t>
      </w:r>
      <w:proofErr w:type="spellEnd"/>
      <w:r>
        <w:t xml:space="preserve"> study.</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 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instead focus on individual gene conversion tracts where the length spanning the furthest allele converted markers does not exceed 1.5 kb.</w:t>
      </w:r>
    </w:p>
    <w:p w14:paraId="2C867779" w14:textId="7696BC11" w:rsidR="00120A6F" w:rsidRPr="00784E22" w:rsidRDefault="00120A6F" w:rsidP="00120A6F">
      <w:r>
        <w:rPr>
          <w:rFonts w:hint="eastAsia"/>
        </w:rPr>
        <w:t>Large numbers of gene conversion tracts can be detected from biobank-scale sequence data using inferred</w:t>
      </w:r>
      <w:r>
        <w:t xml:space="preserve"> identity-by-descent (IBD) clusters.</w:t>
      </w:r>
      <w:r w:rsidR="00205DEC">
        <w:fldChar w:fldCharType="begin"/>
      </w:r>
      <w:r w:rsidR="00205DEC">
        <w:instrText xml:space="preserve"> ADDIN ZOTERO_ITEM CSL_CITATION {"citationID":"FmTE94L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A gene conversion event </w:t>
      </w:r>
      <w:r>
        <w:t xml:space="preserve">occurring after the most recent common ancestor of an </w:t>
      </w:r>
      <w:r>
        <w:rPr>
          <w:rFonts w:hint="eastAsia"/>
        </w:rPr>
        <w:t xml:space="preserve">IBD </w:t>
      </w:r>
      <w:r>
        <w:t>cluster</w:t>
      </w:r>
      <w:r>
        <w:rPr>
          <w:rFonts w:hint="eastAsia"/>
        </w:rPr>
        <w:t xml:space="preserve"> </w:t>
      </w:r>
      <w:r>
        <w:t>will</w:t>
      </w:r>
      <w:r>
        <w:rPr>
          <w:rFonts w:hint="eastAsia"/>
        </w:rPr>
        <w:t xml:space="preserve"> transfer new alleles onto </w:t>
      </w:r>
      <w:r>
        <w:t>the</w:t>
      </w:r>
      <w:r>
        <w:rPr>
          <w:rFonts w:hint="eastAsia"/>
        </w:rPr>
        <w:t xml:space="preserve"> haplotype</w:t>
      </w:r>
      <w:r>
        <w:t>, if the individual undergoing meiosis has at least one heterozygous marker within the gene conversion tract</w:t>
      </w:r>
      <w:r>
        <w:rPr>
          <w:rFonts w:hint="eastAsia"/>
        </w:rPr>
        <w:t>.</w:t>
      </w:r>
      <w:r>
        <w:t xml:space="preserve"> Allele conversions cause </w:t>
      </w:r>
      <w:r>
        <w:rPr>
          <w:rFonts w:hint="eastAsia"/>
        </w:rPr>
        <w:t xml:space="preserve">discordant alleles within </w:t>
      </w:r>
      <w:r>
        <w:t>the IBD cluster in the current population</w:t>
      </w:r>
      <w:r>
        <w:rPr>
          <w:rFonts w:hint="eastAsia"/>
        </w:rPr>
        <w:t xml:space="preserve">, which can be used to detect past gene conversion events. Because discordant alleles can prevent the detection of </w:t>
      </w:r>
      <w:r>
        <w:t>the IBD cluster</w:t>
      </w:r>
      <w:r>
        <w:rPr>
          <w:rFonts w:hint="eastAsia"/>
        </w:rPr>
        <w:t xml:space="preserve">, Browning and Browning devised a method to use non-overlapping </w:t>
      </w:r>
      <w:r>
        <w:t>regions</w:t>
      </w:r>
      <w:r>
        <w:rPr>
          <w:rFonts w:hint="eastAsia"/>
        </w:rPr>
        <w:t xml:space="preserve"> of each chromosome for detecting</w:t>
      </w:r>
      <w:r>
        <w:t xml:space="preserve"> </w:t>
      </w:r>
      <w:r>
        <w:rPr>
          <w:rFonts w:hint="eastAsia"/>
        </w:rPr>
        <w:t xml:space="preserve">IBD </w:t>
      </w:r>
      <w:r>
        <w:t>clusters</w:t>
      </w:r>
      <w:r>
        <w:rPr>
          <w:rFonts w:hint="eastAsia"/>
        </w:rPr>
        <w:t xml:space="preserve"> and </w:t>
      </w:r>
      <w:r>
        <w:t>gene conversions</w:t>
      </w:r>
      <w:r>
        <w:rPr>
          <w:rFonts w:hint="eastAsia"/>
        </w:rPr>
        <w:t xml:space="preserve"> </w:t>
      </w:r>
      <w:r>
        <w:t>that have occurred</w:t>
      </w:r>
      <w:r>
        <w:rPr>
          <w:rFonts w:hint="eastAsia"/>
        </w:rPr>
        <w:t xml:space="preserve"> on </w:t>
      </w:r>
      <w:r>
        <w:t>each</w:t>
      </w:r>
      <w:r>
        <w:rPr>
          <w:rFonts w:hint="eastAsia"/>
        </w:rPr>
        <w:t xml:space="preserve"> IBD </w:t>
      </w:r>
      <w:r>
        <w:t>cluster</w:t>
      </w:r>
      <w:r>
        <w:rPr>
          <w:rFonts w:hint="eastAsia"/>
        </w:rPr>
        <w:t>.</w:t>
      </w:r>
      <w:r>
        <w:t xml:space="preserve"> </w:t>
      </w:r>
      <w:r>
        <w:rPr>
          <w:rFonts w:hint="eastAsia"/>
        </w:rPr>
        <w:t xml:space="preserve">Applying their method to whole autosome sequence </w:t>
      </w:r>
      <w:r>
        <w:rPr>
          <w:rFonts w:hint="eastAsia"/>
        </w:rPr>
        <w:lastRenderedPageBreak/>
        <w:t xml:space="preserve">data from 125,361 individuals from the UK Biobank, they found </w:t>
      </w:r>
      <w:r>
        <w:t>9,313,066</w:t>
      </w:r>
      <w:r>
        <w:rPr>
          <w:rFonts w:hint="eastAsia"/>
        </w:rPr>
        <w:t xml:space="preserve"> allele conversions inferred to belong to </w:t>
      </w:r>
      <w:r>
        <w:t>5,961,128</w:t>
      </w:r>
      <w:r>
        <w:rPr>
          <w:rFonts w:hint="eastAsia"/>
        </w:rPr>
        <w:t xml:space="preserve"> gene conversion tracts.</w:t>
      </w:r>
      <w:r>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205DEC">
        <w:fldChar w:fldCharType="begin"/>
      </w:r>
      <w:r w:rsidR="00205DEC">
        <w:instrText xml:space="preserve"> ADDIN ZOTERO_ITEM CSL_CITATION {"citationID":"cLww51Kp","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3DA23380" w14:textId="58D7B679" w:rsidR="00120A6F" w:rsidRDefault="00120A6F" w:rsidP="00120A6F">
      <w:r>
        <w:t>E</w:t>
      </w:r>
      <w:r>
        <w:rPr>
          <w:rFonts w:hint="eastAsia"/>
        </w:rPr>
        <w:t xml:space="preserve">fforts have </w:t>
      </w:r>
      <w:r>
        <w:t xml:space="preserve">also </w:t>
      </w:r>
      <w:r>
        <w:rPr>
          <w:rFonts w:hint="eastAsia"/>
        </w:rPr>
        <w:t xml:space="preserve">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BF39CB">
        <w:instrText xml:space="preserve"> ADDIN ZOTERO_ITEM CSL_CITATION {"citationID":"vh2QJJQV","properties":{"formattedCitation":"\\super 7,8\\nosupersub{}","plainCitation":"7,8","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BF39CB" w:rsidRPr="00BF39CB">
        <w:rPr>
          <w:rFonts w:ascii="Calibri" w:cs="Calibri"/>
          <w:kern w:val="0"/>
          <w:vertAlign w:val="superscript"/>
        </w:rPr>
        <w:t>7,8</w:t>
      </w:r>
      <w:r w:rsidR="00BF39CB">
        <w:fldChar w:fldCharType="end"/>
      </w:r>
      <w:r>
        <w:t xml:space="preserve"> However, these studies use pedigree datasets, which only contain information about a small number of meioses. This limits the number of detectable gene conversion tracts, leading to more uncertain estimates of the mean gene conversion tract length. A statistical model assuming a mixture of two negative binomial distributions </w:t>
      </w:r>
      <w:r w:rsidR="007802BF">
        <w:t xml:space="preserve">for </w:t>
      </w:r>
      <w:r w:rsidR="00097FDA">
        <w:t>tract</w:t>
      </w:r>
      <w:r w:rsidR="007802BF">
        <w:t xml:space="preserve"> lengths </w:t>
      </w:r>
      <w:r>
        <w:t xml:space="preserve">was applied to 257 paternal and 247 maternal gene conversion tracts detected from the </w:t>
      </w:r>
      <w:proofErr w:type="spellStart"/>
      <w:r>
        <w:t>deCODE</w:t>
      </w:r>
      <w:proofErr w:type="spellEnd"/>
      <w:r>
        <w:t xml:space="preserve"> study. Confidence intervals for the mean gene conversion tract length are wide, spanning more than two orders of magnitude for maternal gene conversion tracts.</w:t>
      </w:r>
      <w:r w:rsidR="00DF4DCA">
        <w:fldChar w:fldCharType="begin"/>
      </w:r>
      <w:r w:rsidR="00DF4DCA">
        <w:instrText xml:space="preserve"> ADDIN ZOTERO_ITEM CSL_CITATION {"citationID":"HHSI8o74","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DF4DCA">
        <w:fldChar w:fldCharType="separate"/>
      </w:r>
      <w:r w:rsidR="00DF4DCA" w:rsidRPr="00BF39CB">
        <w:rPr>
          <w:rFonts w:ascii="Calibri" w:cs="Calibri"/>
          <w:kern w:val="0"/>
          <w:vertAlign w:val="superscript"/>
        </w:rPr>
        <w:t>8</w:t>
      </w:r>
      <w:r w:rsidR="00DF4DCA">
        <w:fldChar w:fldCharType="end"/>
      </w:r>
      <w:r w:rsidR="009C3EF7">
        <w:t xml:space="preserve"> </w:t>
      </w:r>
    </w:p>
    <w:p w14:paraId="129E877A" w14:textId="2611B4E8" w:rsidR="00120A6F" w:rsidRDefault="00120A6F" w:rsidP="00120A6F">
      <w:r>
        <w:rPr>
          <w:rFonts w:hint="eastAsia"/>
        </w:rPr>
        <w:t xml:space="preserve">In </w:t>
      </w:r>
      <w:r>
        <w:t>our</w:t>
      </w:r>
      <w:r>
        <w:rPr>
          <w:rFonts w:hint="eastAsia"/>
        </w:rPr>
        <w:t xml:space="preserve"> study, we propose a parametric model </w:t>
      </w:r>
      <w:r>
        <w:t xml:space="preserve">to infer the mean length of gene conversion tracts detected from the UK Biobank whole autosome data. Our model is inspired by the model by </w:t>
      </w:r>
      <w:proofErr w:type="spellStart"/>
      <w:r>
        <w:t>Betran</w:t>
      </w:r>
      <w:proofErr w:type="spellEnd"/>
      <w:r>
        <w:t xml:space="preserve"> et al., which was fit to tract lengths detected in </w:t>
      </w:r>
      <w:r w:rsidRPr="00D51079">
        <w:rPr>
          <w:i/>
          <w:iCs/>
        </w:rPr>
        <w:t>Drosophila subobscura</w:t>
      </w:r>
      <w:r>
        <w:t>.</w:t>
      </w:r>
      <w:r w:rsidR="00DF4DCA">
        <w:fldChar w:fldCharType="begin"/>
      </w:r>
      <w:r w:rsidR="00DF4DCA">
        <w:instrText xml:space="preserve"> ADDIN ZOTERO_ITEM CSL_CITATION {"citationID":"1MezuwRz","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DF4DCA">
        <w:fldChar w:fldCharType="separate"/>
      </w:r>
      <w:r w:rsidR="00DF4DCA" w:rsidRPr="00BF39CB">
        <w:rPr>
          <w:rFonts w:ascii="Calibri" w:cs="Calibri"/>
          <w:kern w:val="0"/>
          <w:vertAlign w:val="superscript"/>
        </w:rPr>
        <w:t>9</w:t>
      </w:r>
      <w:r w:rsidR="00DF4DCA">
        <w:fldChar w:fldCharType="end"/>
      </w:r>
      <w:r>
        <w:t xml:space="preserve"> Like </w:t>
      </w:r>
      <w:proofErr w:type="spellStart"/>
      <w:r>
        <w:t>Betran</w:t>
      </w:r>
      <w:proofErr w:type="spellEnd"/>
      <w:r>
        <w:t xml:space="preserve"> et al., we refer to the length spanning the furthest allele converted markers within a gene conversion tract as the observed length of the gene conversion tract, and incorporate this as a random variable. Within a gene conversion tract, allele conversions only occur at positions where the individual is heterozygous. Thus, the observed length of a gene conversion tract will likely be shorter than the actual gene conversion tract length. We</w:t>
      </w:r>
      <w:r w:rsidRPr="006C18A4">
        <w:t xml:space="preserve"> account for this difference </w:t>
      </w:r>
      <w:r>
        <w:t xml:space="preserve">in length </w:t>
      </w:r>
      <w:r w:rsidRPr="006C18A4">
        <w:t xml:space="preserve">by </w:t>
      </w:r>
      <w:r>
        <w:t xml:space="preserve">allowing allele conversions to occur with the same probability at each position within the same gene conversion tract. </w:t>
      </w:r>
      <w:proofErr w:type="spellStart"/>
      <w:r>
        <w:t>Betran</w:t>
      </w:r>
      <w:proofErr w:type="spellEnd"/>
      <w:r>
        <w:t xml:space="preserve"> et al. use the same allele conversion probability for nearby gene conversion tracts, but we allow this probability to differ for each detected gene conversion tract. </w:t>
      </w:r>
      <w:proofErr w:type="spellStart"/>
      <w:r>
        <w:lastRenderedPageBreak/>
        <w:t>Betran</w:t>
      </w:r>
      <w:proofErr w:type="spellEnd"/>
      <w:r>
        <w:t xml:space="preserve"> et al. use a geometric distribution to model the length distribution of gene conversion tracts.</w:t>
      </w:r>
      <w:r w:rsidR="00A113E0">
        <w:fldChar w:fldCharType="begin"/>
      </w:r>
      <w:r w:rsidR="00A113E0">
        <w:instrText xml:space="preserve"> ADDIN ZOTERO_ITEM CSL_CITATION {"citationID":"PLbAvbAO","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A113E0">
        <w:fldChar w:fldCharType="separate"/>
      </w:r>
      <w:r w:rsidR="00A113E0" w:rsidRPr="00BF39CB">
        <w:rPr>
          <w:rFonts w:ascii="Calibri" w:cs="Calibri"/>
          <w:kern w:val="0"/>
          <w:vertAlign w:val="superscript"/>
        </w:rPr>
        <w:t>9</w:t>
      </w:r>
      <w:r w:rsidR="00A113E0">
        <w:fldChar w:fldCharType="end"/>
      </w:r>
      <w:r w:rsidR="00A113E0">
        <w:t xml:space="preserve"> </w:t>
      </w:r>
      <w:r>
        <w:t xml:space="preserve">We also allow the length distribution to be a sum of two geometric random variables. </w:t>
      </w:r>
    </w:p>
    <w:p w14:paraId="66BFFBDB" w14:textId="2557C23B" w:rsidR="00120A6F" w:rsidRDefault="00120A6F" w:rsidP="00120A6F">
      <w:bookmarkStart w:id="0" w:name="OLE_LINK1"/>
      <w:r>
        <w:t>We validate our model by fitting it to detected gene conversion tracts from a coalescent simulation incorporating gene conversions, originally described in Browning and Browning (2024).</w:t>
      </w:r>
      <w:r w:rsidR="00205DEC">
        <w:fldChar w:fldCharType="begin"/>
      </w:r>
      <w:r w:rsidR="00205DEC">
        <w:instrText xml:space="preserve"> ADDIN ZOTERO_ITEM CSL_CITATION {"citationID":"7ztQlB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sidRPr="008D3D2F">
        <w:t xml:space="preserve">Next, we </w:t>
      </w:r>
      <w:r>
        <w:t>use</w:t>
      </w:r>
      <w:r w:rsidRPr="008D3D2F">
        <w:t xml:space="preserve"> our model to estimate the mean lengt</w:t>
      </w:r>
      <w:r>
        <w:t>h</w:t>
      </w:r>
      <w:r w:rsidRPr="008D3D2F">
        <w:t xml:space="preserve"> </w:t>
      </w:r>
      <w:r>
        <w:t>of gene conversion</w:t>
      </w:r>
      <w:r w:rsidRPr="008D3D2F">
        <w:t xml:space="preserve"> tracts </w:t>
      </w:r>
      <w:r>
        <w:t>detected</w:t>
      </w:r>
      <w:r w:rsidRPr="008D3D2F">
        <w:t xml:space="preserve"> </w:t>
      </w:r>
      <w:r>
        <w:t>from</w:t>
      </w:r>
      <w:r w:rsidRPr="008D3D2F">
        <w:t xml:space="preserve"> the UK Biobank whole</w:t>
      </w:r>
      <w:r>
        <w:t xml:space="preserve"> </w:t>
      </w:r>
      <w:r w:rsidRPr="008D3D2F">
        <w:t>autosome data.</w:t>
      </w:r>
      <w:r>
        <w:t xml:space="preserve"> Finally, we stratify these detected gene conversion tracts by whether they overlap with a recombination </w:t>
      </w:r>
      <w:proofErr w:type="gramStart"/>
      <w:r>
        <w:t>hotspot, and</w:t>
      </w:r>
      <w:proofErr w:type="gramEnd"/>
      <w:r>
        <w:t xml:space="preserve"> use our model to estimate the mean length of gene conversion tracts in each stratum. </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98BB568"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sequenced genomes.</w:t>
      </w:r>
      <w:r w:rsidR="00205DEC">
        <w:fldChar w:fldCharType="begin"/>
      </w:r>
      <w:r w:rsidR="00BF39CB">
        <w:instrText xml:space="preserve"> ADDIN ZOTERO_ITEM CSL_CITATION {"citationID":"5xiyP9TN","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205DEC">
        <w:fldChar w:fldCharType="separate"/>
      </w:r>
      <w:r w:rsidR="00BF39CB" w:rsidRPr="00BF39CB">
        <w:rPr>
          <w:rFonts w:ascii="Calibri" w:cs="Calibri"/>
          <w:kern w:val="0"/>
          <w:vertAlign w:val="superscript"/>
        </w:rPr>
        <w:t>10</w:t>
      </w:r>
      <w:r w:rsidR="00205DEC">
        <w:fldChar w:fldCharType="end"/>
      </w:r>
      <w:r>
        <w:rPr>
          <w:rFonts w:hint="eastAsia"/>
        </w:rPr>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BF39CB">
        <w:instrText xml:space="preserve"> ADDIN ZOTERO_ITEM CSL_CITATION {"citationID":"NWSiihOp","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BF39CB" w:rsidRPr="00BF39CB">
        <w:rPr>
          <w:rFonts w:ascii="Calibri" w:cs="Calibri"/>
          <w:kern w:val="0"/>
          <w:vertAlign w:val="superscript"/>
        </w:rPr>
        <w:t>11,12</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46534690" w:rsidR="00120A6F" w:rsidRDefault="00120A6F" w:rsidP="00120A6F">
      <w:r>
        <w:t>We used gene conversion tracts previously detected in the UK Biobank whole autosome data using IBD clusters.</w:t>
      </w:r>
      <w:r w:rsidR="00205DEC">
        <w:fldChar w:fldCharType="begin"/>
      </w:r>
      <w:r w:rsidR="00205DEC">
        <w:instrText xml:space="preserve"> ADDIN ZOTERO_ITEM CSL_CITATION {"citationID":"tsZPy6SL","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w:t>
      </w:r>
      <w:r>
        <w:lastRenderedPageBreak/>
        <w:t xml:space="preserve">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205DEC">
        <w:fldChar w:fldCharType="begin"/>
      </w:r>
      <w:r w:rsidR="00205DEC">
        <w:instrText xml:space="preserve"> ADDIN ZOTERO_ITEM CSL_CITATION {"citationID":"5JBm3rN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11D295B7" w14:textId="5538E305" w:rsidR="00120A6F" w:rsidRDefault="00120A6F" w:rsidP="00120A6F">
      <w:r>
        <w:t>For each marker within the gene conversion detection region, allele conversions were detected based on the IBD clustering of the marker (within the IBD inference region) that was closest in terms of genetic distance.</w:t>
      </w:r>
      <w:r>
        <w:rPr>
          <w:rFonts w:hint="eastAsia"/>
        </w:rPr>
        <w:t xml:space="preserve"> </w:t>
      </w:r>
      <w:r>
        <w:t>To detect an allele conversion at a position, two haplotypes were required to share one allele, and two other haplotypes were required to share another allele in the corresponding IBD cluster. This requirement prevents the method from falsely detecting genotype errors as allele conversions. Furthermore, only markers that had a MAF of at least 5% were considered when detecting allele conversions to prevent mutations from being detected as allele conversions.</w:t>
      </w:r>
      <w:r w:rsidR="00205DEC">
        <w:fldChar w:fldCharType="begin"/>
      </w:r>
      <w:r w:rsidR="00205DEC">
        <w:instrText xml:space="preserve"> ADDIN ZOTERO_ITEM CSL_CITATION {"citationID":"TmCQFKLc","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p>
    <w:p w14:paraId="56C638F0" w14:textId="6BE0803C" w:rsidR="00120A6F" w:rsidRDefault="00120A6F" w:rsidP="00120A6F">
      <w:r>
        <w:t>After allele conversions were detected, they were clustered to form detected gene conversion tracts</w:t>
      </w:r>
      <w:r>
        <w:rPr>
          <w:rFonts w:hint="eastAsia"/>
        </w:rPr>
        <w:t xml:space="preserve">. </w:t>
      </w:r>
      <w:r>
        <w:t xml:space="preserve">Allele conversions were considered to belong to the same gene conversion tract if they were located within 1.5 kb of each other, and if the membership of the two sub-clusters (representing the two alleles present in the IBD cluster) overlaps for the two allele conversions. </w:t>
      </w:r>
    </w:p>
    <w:p w14:paraId="0D833684" w14:textId="77777777" w:rsidR="00120A6F" w:rsidRDefault="00120A6F" w:rsidP="00120A6F">
      <w:r>
        <w:t>After clustering allele conversions to form detected gene conversion tracts within each offset, the results were combined across offsets. Only detected tracts that started within the central 6 kb of the 9 kb gene conversion detection region for each offset were retained.</w:t>
      </w:r>
      <w:r>
        <w:rPr>
          <w:rFonts w:hint="eastAsia"/>
        </w:rPr>
        <w:t xml:space="preserve"> </w:t>
      </w:r>
      <w:r w:rsidRPr="00AE5A16">
        <w:t>This is because a detected gene conversion tract starting near the end of a detection region is likely to protrude into the neighboring region in which allele conversions are not detected. This also prevents double counting tracts</w:t>
      </w:r>
      <w:r>
        <w:t>.</w:t>
      </w:r>
    </w:p>
    <w:p w14:paraId="7DCF2BEF" w14:textId="29673478" w:rsidR="00120A6F" w:rsidRDefault="00120A6F" w:rsidP="00120A6F">
      <w:r>
        <w:t>Across all the autosomes, 9,313,066 allele conversions were detected. These allele conversions were inferred to belong to 5,961,128 detected gene conversion tracts. Furthermore, 82.9% of the detected gene conversion tracts were comprised of a single</w:t>
      </w:r>
      <w:r>
        <w:rPr>
          <w:rFonts w:hint="eastAsia"/>
        </w:rPr>
        <w:t xml:space="preserve"> allele conversion</w:t>
      </w:r>
      <w:r>
        <w:t>.</w:t>
      </w:r>
      <w:r w:rsidR="00205DEC">
        <w:fldChar w:fldCharType="begin"/>
      </w:r>
      <w:r w:rsidR="00205DEC">
        <w:instrText xml:space="preserve"> ADDIN ZOTERO_ITEM CSL_CITATION {"citationID":"VBemBAo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205DEC" w:rsidRPr="00205DEC">
        <w:rPr>
          <w:rFonts w:ascii="Calibri" w:cs="Calibri"/>
          <w:kern w:val="0"/>
          <w:vertAlign w:val="superscript"/>
        </w:rPr>
        <w:t>6</w:t>
      </w:r>
      <w:r w:rsidR="00205DEC">
        <w:fldChar w:fldCharType="end"/>
      </w:r>
      <w:r>
        <w:t xml:space="preserve"> </w:t>
      </w:r>
      <w:r>
        <w:rPr>
          <w:rFonts w:hint="eastAsia"/>
        </w:rPr>
        <w:t xml:space="preserve">We refer to the </w:t>
      </w:r>
      <w:r>
        <w:t>length</w:t>
      </w:r>
      <w:r>
        <w:rPr>
          <w:rFonts w:hint="eastAsia"/>
        </w:rPr>
        <w:t xml:space="preserve"> </w:t>
      </w:r>
      <w:r>
        <w:t>spanning</w:t>
      </w:r>
      <w:r>
        <w:rPr>
          <w:rFonts w:hint="eastAsia"/>
        </w:rPr>
        <w:t xml:space="preserve"> the furthest allele converted markers in </w:t>
      </w:r>
      <w:r>
        <w:t>a</w:t>
      </w:r>
      <w:r>
        <w:rPr>
          <w:rFonts w:hint="eastAsia"/>
        </w:rPr>
        <w:t xml:space="preserve"> detected gene conversion tract as the </w:t>
      </w:r>
      <w:r>
        <w:t xml:space="preserve">observed tract length of the </w:t>
      </w:r>
      <w:r>
        <w:lastRenderedPageBreak/>
        <w:t>gene conversion tract</w:t>
      </w:r>
      <w:r>
        <w:rPr>
          <w:rFonts w:hint="eastAsia"/>
        </w:rPr>
        <w:t xml:space="preserve">. If </w:t>
      </w:r>
      <w:r>
        <w:t>a detected gene conversion tract is comprised of a single allele conversion,</w:t>
      </w:r>
      <w:r>
        <w:rPr>
          <w:rFonts w:hint="eastAsia"/>
        </w:rPr>
        <w:t xml:space="preserve"> the observed </w:t>
      </w:r>
      <w:r>
        <w:t>tract length</w:t>
      </w:r>
      <w:r>
        <w:rPr>
          <w:rFonts w:hint="eastAsia"/>
        </w:rPr>
        <w:t xml:space="preserve"> is one</w:t>
      </w:r>
      <w:r>
        <w:t xml:space="preserve"> bp</w:t>
      </w:r>
      <w:r>
        <w:rPr>
          <w:rFonts w:hint="eastAsia"/>
        </w:rPr>
        <w:t xml:space="preserve">. </w:t>
      </w:r>
    </w:p>
    <w:p w14:paraId="0FD562B1" w14:textId="25B8DBAE" w:rsidR="00120A6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 xml:space="preserve">To take this into account, we exclude any observed tract lengths exceeding 1.5 kb when estimating the mean gene conversion tract length. We also exclude observed tract lengths of one bp prior to estimation, because the proportion of observed tract lengths of one bp is overestimated by our model (see Supplementary Materials). This is likely because we do not account for linkage disequilibrium in our model. The effect of linkage disequilibrium on the distribution of observed tract lengths is further discussed in the Supplementary Materials. </w:t>
      </w:r>
    </w:p>
    <w:p w14:paraId="0837E550" w14:textId="77777777" w:rsidR="00120A6F" w:rsidRPr="00710683" w:rsidRDefault="00120A6F" w:rsidP="00120A6F">
      <w:pPr>
        <w:pStyle w:val="Heading2"/>
      </w:pPr>
      <w:r>
        <w:t>Definitions and overview of model</w:t>
      </w:r>
    </w:p>
    <w:p w14:paraId="6364ECB3" w14:textId="1CC77D8D" w:rsidR="00120A6F" w:rsidRDefault="00120A6F" w:rsidP="00120A6F">
      <w:r>
        <w:t xml:space="preserve">Our model follows the general framework described in </w:t>
      </w:r>
      <w:proofErr w:type="spellStart"/>
      <w:r>
        <w:t>Betran</w:t>
      </w:r>
      <w:proofErr w:type="spellEnd"/>
      <w:r>
        <w:t xml:space="preserve"> et al. (1997).</w:t>
      </w:r>
      <w:r w:rsidR="002F771B">
        <w:fldChar w:fldCharType="begin"/>
      </w:r>
      <w:r w:rsidR="00BF39CB">
        <w:instrText xml:space="preserve"> ADDIN ZOTERO_ITEM CSL_CITATION {"citationID":"s8Vg3GTK","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r>
        <w:t xml:space="preserve"> We model </w:t>
      </w:r>
      <m:oMath>
        <m:r>
          <w:rPr>
            <w:rFonts w:ascii="Cambria Math" w:hAnsi="Cambria Math"/>
          </w:rPr>
          <m:t>N</m:t>
        </m:r>
      </m:oMath>
      <w:r>
        <w:t>, the length of a gene conversion tract, as</w:t>
      </w:r>
      <w:r>
        <w:rPr>
          <w:rFonts w:hint="eastAsia"/>
        </w:rPr>
        <w:t xml:space="preserve"> a geometric random variable</w:t>
      </w:r>
      <w:r>
        <w:t xml:space="preserve">, or (extending the model by </w:t>
      </w:r>
      <w:proofErr w:type="spellStart"/>
      <w:r>
        <w:t>Betran</w:t>
      </w:r>
      <w:proofErr w:type="spellEnd"/>
      <w:r>
        <w:t xml:space="preserve"> et al.) a sum of two independent and identically distributed geometric random variables.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lastRenderedPageBreak/>
        <w:t>The distribution of the observed tract length conditional on the gene conversion tract length</w:t>
      </w:r>
    </w:p>
    <w:p w14:paraId="017E25F0" w14:textId="65E1E567"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 is derived by Betran et al.</w:t>
      </w:r>
      <w:r w:rsidR="002F771B">
        <w:fldChar w:fldCharType="begin"/>
      </w:r>
      <w:r w:rsidR="00BF39CB">
        <w:instrText xml:space="preserve"> ADDIN ZOTERO_ITEM CSL_CITATION {"citationID":"0W5tXpms","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2F771B">
        <w:fldChar w:fldCharType="separate"/>
      </w:r>
      <w:r w:rsidR="00BF39CB" w:rsidRPr="00BF39CB">
        <w:rPr>
          <w:rFonts w:ascii="Calibri" w:cs="Calibri"/>
          <w:kern w:val="0"/>
          <w:vertAlign w:val="superscript"/>
        </w:rPr>
        <w:t>9</w:t>
      </w:r>
      <w:r w:rsidR="002F771B">
        <w:fldChar w:fldCharType="end"/>
      </w:r>
    </w:p>
    <w:p w14:paraId="5F822182" w14:textId="77777777"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E4C5059" w14:textId="77777777"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Finally,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lastRenderedPageBreak/>
        <w:t xml:space="preserve">Letting </w:t>
      </w:r>
      <m:oMath>
        <m:r>
          <w:rPr>
            <w:rFonts w:ascii="Cambria Math" w:hAnsi="Cambria Math"/>
          </w:rPr>
          <m:t>λ=1/ϕ</m:t>
        </m:r>
      </m:oMath>
      <w:r>
        <w:t>,</w:t>
      </w:r>
    </w:p>
    <w:p w14:paraId="720D893D" w14:textId="77777777"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C56E53F" w14:textId="77777777" w:rsidR="00120A6F" w:rsidRDefault="00120A6F" w:rsidP="00120A6F">
      <w:pPr>
        <w:jc w:val="left"/>
      </w:pPr>
      <w:r>
        <w:t xml:space="preserve">This is the marginal distribution of the observed tract length </w:t>
      </w:r>
      <m:oMath>
        <m:r>
          <w:rPr>
            <w:rFonts w:ascii="Cambria Math" w:hAnsi="Cambria Math"/>
          </w:rPr>
          <m:t>L</m:t>
        </m:r>
      </m:oMath>
      <w:r>
        <w:t xml:space="preserve">. However, </w:t>
      </w:r>
      <w:r>
        <w:rPr>
          <w:rFonts w:hint="eastAsia"/>
        </w:rPr>
        <w:t xml:space="preserve">we do not observe tracts with </w:t>
      </w:r>
      <w:r>
        <w:t>an observed tract length of zero bp</w:t>
      </w:r>
      <w:r>
        <w:rPr>
          <w:rFonts w:hint="eastAsia"/>
        </w:rPr>
        <w:t xml:space="preserve"> in our dataset</w:t>
      </w:r>
      <w:r>
        <w:t>. Furthermore, recall that we only retain observed tract lengths between 2 and 1,500 bp</w:t>
      </w:r>
      <w:r>
        <w:rPr>
          <w:rFonts w:hint="eastAsia"/>
        </w:rPr>
        <w:t xml:space="preserve"> </w:t>
      </w:r>
      <w:r>
        <w:t>during estimation (as described above)</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w:lastRenderedPageBreak/>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7E6C89B" w14:textId="77777777" w:rsidR="00120A6F" w:rsidRDefault="00120A6F" w:rsidP="00120A6F">
      <w:pPr>
        <w:jc w:val="left"/>
      </w:pPr>
      <w:r>
        <w:t xml:space="preserve">Finally, we consider the case when </w:t>
      </w:r>
      <m:oMath>
        <m:r>
          <w:rPr>
            <w:rFonts w:ascii="Cambria Math" w:hAnsi="Cambria Math"/>
          </w:rPr>
          <m:t>N</m:t>
        </m:r>
      </m:oMath>
      <w:r>
        <w:t xml:space="preserve"> follows a sum of two independent and identically distributed geometric random variables. 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under this setting is included in the Appendix. Under this setting,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77777777" w:rsidR="00120A6F" w:rsidRPr="005B5C84" w:rsidRDefault="00120A6F" w:rsidP="00120A6F">
      <w:pPr>
        <w:pStyle w:val="Heading2"/>
      </w:pPr>
      <w:r>
        <w:t xml:space="preserve">Estimating the allele conversion probability for each detected tract </w:t>
      </w:r>
    </w:p>
    <w:p w14:paraId="4D772CB4" w14:textId="77777777"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lastRenderedPageBreak/>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688693DE" w14:textId="67F19D83" w:rsidR="00120A6F" w:rsidRDefault="00120A6F" w:rsidP="00120A6F">
      <w:r>
        <w:t xml:space="preserve">To find the argmax, we use Brent’s method, implemented in the </w:t>
      </w:r>
      <w:proofErr w:type="spellStart"/>
      <w:r>
        <w:t>optim</w:t>
      </w:r>
      <w:proofErr w:type="spellEnd"/>
      <w:r>
        <w:t xml:space="preserve"> function in R.</w:t>
      </w:r>
      <w:r w:rsidR="002F771B">
        <w:fldChar w:fldCharType="begin"/>
      </w:r>
      <w:r w:rsidR="00BF39CB">
        <w:instrText xml:space="preserve"> ADDIN ZOTERO_ITEM CSL_CITATION {"citationID":"sN8rZy6j","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2F771B">
        <w:fldChar w:fldCharType="separate"/>
      </w:r>
      <w:r w:rsidR="00BF39CB" w:rsidRPr="00BF39CB">
        <w:rPr>
          <w:rFonts w:ascii="Calibri" w:cs="Calibri"/>
          <w:kern w:val="0"/>
          <w:vertAlign w:val="superscript"/>
        </w:rPr>
        <w:t>13</w:t>
      </w:r>
      <w:r w:rsidR="002F771B">
        <w:fldChar w:fldCharType="end"/>
      </w:r>
      <w:r>
        <w:t xml:space="preserve"> </w:t>
      </w:r>
    </w:p>
    <w:p w14:paraId="0DE3AB08" w14:textId="233C1F21" w:rsidR="00120A6F" w:rsidRDefault="00120A6F" w:rsidP="00120A6F">
      <w:r>
        <w:t xml:space="preserve">To choose between the two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EC2EA7">
        <w:instrText xml:space="preserve"> ADDIN ZOTERO_ITEM CSL_CITATION {"citationID":"aH5mtOqI","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EC2EA7" w:rsidRPr="00EC2EA7">
        <w:rPr>
          <w:rFonts w:ascii="Calibri" w:cs="Calibri"/>
          <w:kern w:val="0"/>
          <w:vertAlign w:val="superscript"/>
        </w:rPr>
        <w:t>14</w:t>
      </w:r>
      <w:r w:rsidR="00EC2EA7">
        <w:fldChar w:fldCharType="end"/>
      </w:r>
      <w:r>
        <w:t xml:space="preserve"> Lower AIC indicates that the distribution of </w:t>
      </w:r>
      <m:oMath>
        <m:r>
          <w:rPr>
            <w:rFonts w:ascii="Cambria Math" w:hAnsi="Cambria Math"/>
          </w:rPr>
          <m:t>N</m:t>
        </m:r>
      </m:oMath>
      <w:r>
        <w:t xml:space="preserve"> that is used is a better fit to the data.</w:t>
      </w:r>
      <w:r w:rsidR="00EC2EA7">
        <w:t xml:space="preserve"> </w:t>
      </w:r>
    </w:p>
    <w:p w14:paraId="7224FD49" w14:textId="77777777" w:rsidR="00120A6F" w:rsidRDefault="00120A6F" w:rsidP="00120A6F">
      <w:pPr>
        <w:pStyle w:val="Heading2"/>
      </w:pPr>
      <w:bookmarkStart w:id="1" w:name="_Hlk171272798"/>
      <w:r>
        <w:t>Bootstrap confidence intervals</w:t>
      </w:r>
    </w:p>
    <w:bookmarkEnd w:id="1"/>
    <w:p w14:paraId="1015E03E" w14:textId="77777777" w:rsidR="00120A6F" w:rsidRDefault="00120A6F" w:rsidP="00120A6F">
      <w:r>
        <w:t xml:space="preserve">We calculate 95% bootstrap confidence intervals for </w:t>
      </w:r>
      <m:oMath>
        <m:r>
          <w:rPr>
            <w:rFonts w:ascii="Cambria Math" w:hAnsi="Cambria Math"/>
          </w:rPr>
          <m:t>ϕ</m:t>
        </m:r>
      </m:oMath>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77777777"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for each bootstrap sample. We take </w:t>
      </w:r>
      <w:r>
        <w:rPr>
          <w:szCs w:val="22"/>
        </w:rPr>
        <w:t>the 0.025 and 0.975 quantiles of the resulting bootstrap distribution of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t xml:space="preserve"> and use this as the bounds of our 95% </w:t>
      </w:r>
      <w:r>
        <w:rPr>
          <w:szCs w:val="22"/>
        </w:rPr>
        <w:t>bootstrap confidence interval.</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58A0B8A7" w:rsidR="00120A6F" w:rsidRDefault="00120A6F" w:rsidP="00120A6F">
      <w:r>
        <w:t>We use simulated data described in</w:t>
      </w:r>
      <w:r>
        <w:rPr>
          <w:rFonts w:hint="eastAsia"/>
        </w:rPr>
        <w:t xml:space="preserve"> Browning and Browning</w:t>
      </w:r>
      <w:r>
        <w:t xml:space="preserve"> (2024).</w:t>
      </w:r>
      <w:r w:rsidR="00EC2EA7">
        <w:fldChar w:fldCharType="begin"/>
      </w:r>
      <w:r w:rsidR="00EC2EA7">
        <w:instrText xml:space="preserve"> ADDIN ZOTERO_ITEM CSL_CITATION {"citationID":"yC01U5hX","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EC2EA7" w:rsidRPr="00EC2EA7">
        <w:rPr>
          <w:rFonts w:ascii="Calibri" w:cs="Calibri"/>
          <w:kern w:val="0"/>
          <w:vertAlign w:val="superscript"/>
        </w:rPr>
        <w:t>6</w:t>
      </w:r>
      <w:r w:rsidR="00EC2EA7">
        <w:fldChar w:fldCharType="end"/>
      </w:r>
      <w:r>
        <w:rPr>
          <w:rFonts w:hint="eastAsia"/>
        </w:rPr>
        <w:t xml:space="preserve"> </w:t>
      </w:r>
      <w:r>
        <w:t xml:space="preserve">20 regions of length 10 Mb were generated for 125,000 individuals using the coalescent simulator </w:t>
      </w:r>
      <w:proofErr w:type="spellStart"/>
      <w:r>
        <w:t>msprime</w:t>
      </w:r>
      <w:proofErr w:type="spellEnd"/>
      <w:r>
        <w:t xml:space="preserve"> v1.2.</w:t>
      </w:r>
      <w:r w:rsidR="002F771B">
        <w:fldChar w:fldCharType="begin"/>
      </w:r>
      <w:r w:rsidR="00BF39CB">
        <w:instrText xml:space="preserve"> ADDIN ZOTERO_ITEM CSL_CITATION {"citationID":"JxosRSWQ","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BF39CB" w:rsidRPr="00BF39CB">
        <w:rPr>
          <w:rFonts w:ascii="Calibri" w:cs="Calibri"/>
          <w:kern w:val="0"/>
          <w:vertAlign w:val="superscript"/>
        </w:rPr>
        <w:t>15</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recombination 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2F771B">
        <w:instrText xml:space="preserve"> ADDIN ZOTERO_ITEM CSL_CITATION {"citationID":"Qz8eE4Y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2F771B" w:rsidRPr="002F771B">
        <w:rPr>
          <w:rFonts w:ascii="Calibri" w:cs="Calibri"/>
          <w:kern w:val="0"/>
          <w:vertAlign w:val="superscript"/>
        </w:rPr>
        <w:t>6</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BF39CB">
        <w:instrText xml:space="preserve"> ADDIN ZOTERO_ITEM CSL_CITATION {"citationID":"UG1GJCQc","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BF39CB" w:rsidRPr="00BF39CB">
        <w:rPr>
          <w:rFonts w:ascii="Calibri" w:cs="Calibri"/>
          <w:kern w:val="0"/>
          <w:vertAlign w:val="superscript"/>
        </w:rPr>
        <w:t>11</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77777777" w:rsidR="00120A6F" w:rsidRDefault="00120A6F" w:rsidP="00120A6F">
      <w:r>
        <w:t>We</w:t>
      </w:r>
      <w:r>
        <w:rPr>
          <w:rFonts w:hint="eastAsia"/>
        </w:rPr>
        <w:t xml:space="preserve"> fit our </w:t>
      </w:r>
      <w:r>
        <w:t xml:space="preserve">model under two settings, </w:t>
      </w:r>
      <w:r w:rsidRPr="00250B55">
        <w:t>one assuming a geometric distribution and the other assuming a sum of two geometric random variables fo</w:t>
      </w:r>
      <w:r>
        <w:t xml:space="preserve">r the gene conversion tract lengths </w:t>
      </w:r>
      <m:oMath>
        <m:r>
          <w:rPr>
            <w:rFonts w:ascii="Cambria Math" w:hAnsi="Cambria Math"/>
          </w:rPr>
          <m:t>N</m:t>
        </m:r>
      </m:oMath>
      <w:del w:id="2" w:author="Sharon Browning" w:date="2024-11-22T14:40:00Z">
        <w:r w:rsidDel="00CD50CD">
          <w:delText xml:space="preserve">, </w:delText>
        </w:r>
        <w:r w:rsidDel="00CD50CD">
          <w:rPr>
            <w:rFonts w:hint="eastAsia"/>
          </w:rPr>
          <w:delText>to th</w:delText>
        </w:r>
        <w:r w:rsidDel="00CD50CD">
          <w:delText>e</w:delText>
        </w:r>
        <w:r w:rsidDel="00CD50CD">
          <w:rPr>
            <w:rFonts w:hint="eastAsia"/>
          </w:rPr>
          <w:delText xml:space="preserve"> data</w:delText>
        </w:r>
        <w:r w:rsidDel="00CD50CD">
          <w:delText xml:space="preserve"> from each replicate</w:delText>
        </w:r>
        <w:r w:rsidDel="00CD50CD">
          <w:rPr>
            <w:rFonts w:hint="eastAsia"/>
          </w:rPr>
          <w:delText>, obtaining</w:delText>
        </w:r>
        <w:r w:rsidDel="00CD50CD">
          <w:delText> </w:delText>
        </w:r>
      </w:del>
      <m:oMath>
        <m:acc>
          <m:accPr>
            <m:ctrlPr>
              <w:del w:id="3" w:author="Sharon Browning" w:date="2024-11-22T14:40:00Z">
                <w:rPr>
                  <w:rFonts w:ascii="Cambria Math" w:hAnsi="Cambria Math"/>
                  <w:i/>
                </w:rPr>
              </w:del>
            </m:ctrlPr>
          </m:accPr>
          <m:e>
            <m:r>
              <w:del w:id="4" w:author="Sharon Browning" w:date="2024-11-22T14:40:00Z">
                <w:rPr>
                  <w:rFonts w:ascii="Cambria Math" w:hAnsi="Cambria Math"/>
                </w:rPr>
                <m:t>ϕ</m:t>
              </w:del>
            </m:r>
          </m:e>
        </m:acc>
      </m:oMath>
      <w:del w:id="5" w:author="Sharon Browning" w:date="2024-11-22T14:40:00Z">
        <w:r w:rsidDel="00CD50CD">
          <w:rPr>
            <w:rFonts w:hint="eastAsia"/>
          </w:rPr>
          <w:delText xml:space="preserve"> as described in the </w:delText>
        </w:r>
        <w:r w:rsidDel="00CD50CD">
          <w:delText xml:space="preserve">section, </w:delText>
        </w:r>
        <w:r w:rsidRPr="000525A2" w:rsidDel="00CD50CD">
          <w:delText xml:space="preserve">Maximum likelihood estimation of </w:delText>
        </w:r>
      </w:del>
      <m:oMath>
        <m:r>
          <w:del w:id="6" w:author="Sharon Browning" w:date="2024-11-22T14:40:00Z">
            <w:rPr>
              <w:rFonts w:ascii="Cambria Math" w:hAnsi="Cambria Math"/>
            </w:rPr>
            <m:t>ϕ</m:t>
          </w:del>
        </m:r>
      </m:oMath>
      <w:r>
        <w:rPr>
          <w:rFonts w:hint="eastAsia"/>
        </w:rPr>
        <w:t>. Because the true tract lengths in this simulation study are drawn from a geometric distribution, we are interested in whether</w:t>
      </w:r>
      <w:r>
        <w:t xml:space="preserve"> the version of the model in which </w:t>
      </w:r>
      <m:oMath>
        <m:r>
          <w:rPr>
            <w:rFonts w:ascii="Cambria Math" w:hAnsi="Cambria Math"/>
          </w:rPr>
          <m:t>N</m:t>
        </m:r>
      </m:oMath>
      <w:r>
        <w:t xml:space="preserve"> is geometric will be favored using AIC. </w:t>
      </w:r>
    </w:p>
    <w:p w14:paraId="5CF91E22" w14:textId="77777777" w:rsidR="00120A6F" w:rsidRDefault="00120A6F" w:rsidP="00120A6F">
      <w:pPr>
        <w:pStyle w:val="Heading2"/>
      </w:pPr>
      <w:r>
        <w:lastRenderedPageBreak/>
        <w:t>UK Biobank analysis</w:t>
      </w:r>
    </w:p>
    <w:p w14:paraId="5C05E8C0" w14:textId="77777777" w:rsidR="00120A6F" w:rsidRDefault="00120A6F" w:rsidP="00120A6F">
      <w:r>
        <w:t xml:space="preserve">We apply our methods to the UK Biobank whole autosome data to estimate the autosome-wide mean gene conversion tract length. In addition, we run a stratified analysis, stratifying observed tract lengths by whether the corresponding gene conversion tract overlapped with a recombination hotspot. </w:t>
      </w:r>
    </w:p>
    <w:p w14:paraId="69BEE4E4" w14:textId="5760E9DB" w:rsidR="00120A6F" w:rsidRDefault="00120A6F" w:rsidP="00120A6F">
      <w:r>
        <w:t xml:space="preserve">We use the </w:t>
      </w:r>
      <w:proofErr w:type="spellStart"/>
      <w:r>
        <w:t>deCODE</w:t>
      </w:r>
      <w:proofErr w:type="spellEnd"/>
      <w:r>
        <w:t xml:space="preserve"> genetic map to define recombination hotspots on each autosome.</w:t>
      </w:r>
      <w:r w:rsidR="002F771B">
        <w:fldChar w:fldCharType="begin"/>
      </w:r>
      <w:r w:rsidR="00BF39CB">
        <w:instrText xml:space="preserve"> ADDIN ZOTERO_ITEM CSL_CITATION {"citationID":"fQT73Ybb","properties":{"formattedCitation":"\\super 16\\nosupersub{}","plainCitation":"16","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2F771B">
        <w:fldChar w:fldCharType="separate"/>
      </w:r>
      <w:r w:rsidR="00BF39CB" w:rsidRPr="00BF39CB">
        <w:rPr>
          <w:rFonts w:ascii="Calibri" w:cs="Calibri"/>
          <w:kern w:val="0"/>
          <w:vertAlign w:val="superscript"/>
        </w:rPr>
        <w:t>16</w:t>
      </w:r>
      <w:r w:rsidR="002F771B">
        <w:fldChar w:fldCharType="end"/>
      </w:r>
      <w:r>
        <w:t xml:space="preserve"> For each autosome, we first calculate a background recombination rate by dividing the genetic distance between the two most distant markers on the genetic map (in </w:t>
      </w:r>
      <w:proofErr w:type="spellStart"/>
      <w:r>
        <w:t>cM</w:t>
      </w:r>
      <w:proofErr w:type="spellEnd"/>
      <w:r>
        <w:t>) by their physical distance (in Mb). Next, we similarly calculate local recombination rates between nearby markers on this autosome by dividing the genetic distance between the two markers by their physical distance. Initially, we calculate the local recombination rate between the first marker in the genetic map, and the marker closest to it that is distant by at least 2 kb. We next calculate the local recombination rate between this newly identified marker and the marker closest to it that is distant by at least 2 kb. We repeat this process until the last marker on this autosome is included in a local recombination rate calculation, or until we cannot identify further markers that are at least 2 kb away.</w:t>
      </w:r>
    </w:p>
    <w:p w14:paraId="5B5FE22F" w14:textId="1D36B745" w:rsidR="00120A6F" w:rsidRPr="00F151B0" w:rsidRDefault="00120A6F" w:rsidP="00120A6F">
      <w:r>
        <w:t xml:space="preserve">If the local recombination rate between two markers is more than five times the background recombination rate of the autosome, we classify the region spanning these markers as a recombination hotspot. We cluster adjacent recombination hotspots together into one 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hether </w:t>
      </w:r>
      <w:r>
        <w:t>the detected gene conversion tract overlapped with a recombination hotspot</w:t>
      </w:r>
      <w:r w:rsidRPr="00B95476">
        <w:t xml:space="preserve">. </w:t>
      </w:r>
      <w:r w:rsidR="00EC2EA7">
        <w:t xml:space="preserve">We </w:t>
      </w:r>
      <w:r w:rsidRPr="00B95476">
        <w:t>then obtain</w:t>
      </w:r>
      <w:r>
        <w:t xml:space="preserve"> </w:t>
      </w:r>
      <w:r w:rsidRPr="00B95476">
        <w:t>a maximum likelihood estimate and a 95% bootstrap confidence interval for </w:t>
      </w:r>
      <w:r>
        <w:t>the mean gene conversion tract length</w:t>
      </w:r>
      <w:r w:rsidR="00933A13">
        <w:t xml:space="preserve">, </w:t>
      </w:r>
      <w:r w:rsidR="00A04B76">
        <w:t>separately</w:t>
      </w:r>
      <w:r w:rsidR="00933A13">
        <w:t xml:space="preserve"> for tracts that overlap and do not overlap with a recombination hotspot.</w:t>
      </w:r>
    </w:p>
    <w:p w14:paraId="0874F95F" w14:textId="77777777" w:rsidR="00120A6F" w:rsidRDefault="00120A6F" w:rsidP="00120A6F">
      <w:pPr>
        <w:pStyle w:val="Heading1"/>
      </w:pPr>
      <w:r>
        <w:lastRenderedPageBreak/>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C1ED8B1" w14:textId="77777777" w:rsidR="00120A6F"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Recall that a geometric distribution with mean 300 bp was used to simulate gene conversion tract lengths in this simulation study. We estimate the mean tract length </w:t>
      </w:r>
      <m:oMath>
        <m:r>
          <w:rPr>
            <w:rFonts w:ascii="Cambria Math" w:hAnsi="Cambria Math"/>
          </w:rPr>
          <m:t>ϕ</m:t>
        </m:r>
      </m:oMath>
      <w:r>
        <w:t xml:space="preserve"> under both model settings (assuming a geometric distribution and a sum of two geometric random variables for gene conversion tract lengths). Estimates and confidence intervals from each replicate are shown in Figure 1. The mean estimate of </w:t>
      </w:r>
      <m:oMath>
        <m:r>
          <w:rPr>
            <w:rFonts w:ascii="Cambria Math" w:hAnsi="Cambria Math"/>
          </w:rPr>
          <m:t>ϕ</m:t>
        </m:r>
      </m:oMath>
      <w:r>
        <w:t xml:space="preserve"> across the 20 replicates was </w:t>
      </w:r>
      <w:r w:rsidRPr="00895DC7">
        <w:t>28</w:t>
      </w:r>
      <w:r>
        <w:t xml:space="preserve">9 bp under the geometric setting, which is slightly lower than the true </w:t>
      </w:r>
      <m:oMath>
        <m:r>
          <w:rPr>
            <w:rFonts w:ascii="Cambria Math" w:hAnsi="Cambria Math"/>
          </w:rPr>
          <m:t>ϕ</m:t>
        </m:r>
      </m:oMath>
      <w:r>
        <w:t xml:space="preserve"> value of 300 bp used to simulate the gene conversion tracts. The true value of 300 bp was contained in our 95% bootstrap </w:t>
      </w:r>
      <w:r>
        <w:rPr>
          <w:rFonts w:hint="eastAsia"/>
        </w:rPr>
        <w:t>confidence intervals</w:t>
      </w:r>
      <w:r>
        <w:t xml:space="preserve"> in 15 out of the 20 replicates. </w:t>
      </w:r>
      <w:r>
        <w:rPr>
          <w:rFonts w:hint="eastAsia"/>
        </w:rPr>
        <w:t xml:space="preserve">However, when we </w:t>
      </w:r>
      <w:r>
        <w:t xml:space="preserve">incorrectly </w:t>
      </w:r>
      <w:r>
        <w:rPr>
          <w:rFonts w:hint="eastAsia"/>
        </w:rPr>
        <w:t>assume a sum of two geometric random variables for</w:t>
      </w:r>
      <w:r>
        <w:t xml:space="preserve"> gene conversion</w:t>
      </w:r>
      <w:r>
        <w:rPr>
          <w:rFonts w:hint="eastAsia"/>
        </w:rPr>
        <w:t xml:space="preserve"> </w:t>
      </w:r>
      <w:r>
        <w:t>tract lengths</w:t>
      </w:r>
      <w:r>
        <w:rPr>
          <w:rFonts w:hint="eastAsia"/>
        </w:rPr>
        <w:t xml:space="preserve">, the mean estimate of </w:t>
      </w:r>
      <m:oMath>
        <m:r>
          <w:rPr>
            <w:rFonts w:ascii="Cambria Math" w:hAnsi="Cambria Math"/>
          </w:rPr>
          <m:t>ϕ</m:t>
        </m:r>
      </m:oMath>
      <w:r>
        <w:t xml:space="preserve"> across the 20 replicates was </w:t>
      </w:r>
      <w:r w:rsidRPr="0048155F">
        <w:t>421</w:t>
      </w:r>
      <w:r>
        <w:t xml:space="preserve"> bp</w:t>
      </w:r>
      <w:r>
        <w:rPr>
          <w:rFonts w:hint="eastAsia"/>
        </w:rPr>
        <w:t xml:space="preserve">, which is </w:t>
      </w:r>
      <w:r>
        <w:t>m</w:t>
      </w:r>
      <w:r>
        <w:rPr>
          <w:rFonts w:hint="eastAsia"/>
        </w:rPr>
        <w:t xml:space="preserve">uch </w:t>
      </w:r>
      <w:r>
        <w:t>higher</w:t>
      </w:r>
      <w:r>
        <w:rPr>
          <w:rFonts w:hint="eastAsia"/>
        </w:rPr>
        <w:t xml:space="preserve"> than</w:t>
      </w:r>
      <w:r>
        <w:t xml:space="preserve"> </w:t>
      </w:r>
      <w:r>
        <w:rPr>
          <w:rFonts w:hint="eastAsia"/>
        </w:rPr>
        <w:t>the true value</w:t>
      </w:r>
      <w:r>
        <w:t xml:space="preserve"> of 300 bp</w:t>
      </w:r>
      <w:r>
        <w:rPr>
          <w:rFonts w:hint="eastAsia"/>
        </w:rPr>
        <w:t>. Furthermore, none of our 95% bootstrap confidence intervals captured the true value of 300</w:t>
      </w:r>
      <w:r>
        <w:t xml:space="preserve"> bp under this setting</w:t>
      </w:r>
      <w:r>
        <w:rPr>
          <w:rFonts w:hint="eastAsia"/>
        </w:rPr>
        <w:t xml:space="preserve">.  </w:t>
      </w:r>
    </w:p>
    <w:p w14:paraId="066BD72B" w14:textId="77777777" w:rsidR="00120A6F" w:rsidRDefault="00120A6F" w:rsidP="00120A6F">
      <w:r>
        <w:rPr>
          <w:rFonts w:hint="eastAsia"/>
        </w:rPr>
        <w:t xml:space="preserve">Based on the AIC, the </w:t>
      </w:r>
      <w:r>
        <w:t>geometric setting was a</w:t>
      </w:r>
      <w:r>
        <w:rPr>
          <w:rFonts w:hint="eastAsia"/>
        </w:rPr>
        <w:t xml:space="preserve"> better fit in all 20 </w:t>
      </w:r>
      <w:r>
        <w:t>replicates</w:t>
      </w:r>
      <w:r>
        <w:rPr>
          <w:rFonts w:hint="eastAsia"/>
        </w:rPr>
        <w:t xml:space="preserve">. The difference in AIC (the AIC </w:t>
      </w:r>
      <w:r>
        <w:t>for the geometric</w:t>
      </w:r>
      <w:r>
        <w:rPr>
          <w:rFonts w:hint="eastAsia"/>
        </w:rPr>
        <w:t xml:space="preserve"> </w:t>
      </w:r>
      <w:r>
        <w:t xml:space="preserve">setting </w:t>
      </w:r>
      <w:r>
        <w:rPr>
          <w:rFonts w:hint="eastAsia"/>
        </w:rPr>
        <w:t xml:space="preserve">subtracted from the AIC </w:t>
      </w:r>
      <w:r>
        <w:t>assuming a sum of two geometric random variables</w:t>
      </w:r>
      <w:r>
        <w:rPr>
          <w:rFonts w:hint="eastAsia"/>
        </w:rPr>
        <w:t xml:space="preserve">) ranged from 11 to </w:t>
      </w:r>
      <w:r>
        <w:t>41</w:t>
      </w:r>
      <w:r>
        <w:rPr>
          <w:rFonts w:hint="eastAsia"/>
        </w:rPr>
        <w:t xml:space="preserve"> across the 20 </w:t>
      </w:r>
      <w:r>
        <w:t>replicates.</w:t>
      </w:r>
    </w:p>
    <w:p w14:paraId="722A506E" w14:textId="77777777" w:rsidR="00120A6F" w:rsidRDefault="00120A6F" w:rsidP="00120A6F">
      <w:r>
        <w:rPr>
          <w:noProof/>
        </w:rPr>
        <w:lastRenderedPageBreak/>
        <w:drawing>
          <wp:inline distT="0" distB="0" distL="0" distR="0" wp14:anchorId="3BA08146" wp14:editId="75FD44ED">
            <wp:extent cx="5943600" cy="3396615"/>
            <wp:effectExtent l="0" t="0" r="0" b="0"/>
            <wp:docPr id="1219850690" name="Picture 6"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850690" name="Picture 6" descr="A graph with red and blue dot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7777777" w:rsidR="00120A6F" w:rsidRPr="00B77461"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Estimated mean gene conversion tract lengths across replicate simulations. </w:t>
      </w:r>
      <w:r>
        <w:rPr>
          <w:rFonts w:ascii="Calibri" w:hAnsi="Calibri" w:cs="Calibri"/>
          <w:iCs/>
          <w:szCs w:val="22"/>
        </w:rPr>
        <w:t>The dotted horizontal line represents the true mean gene conversion tract length. Gene conversion tract lengths were simulated under a geometric distribution, and analyses were conducted assuming that tract lengths are geometric (red) or a sum of two geometric random variables (blue). We plot our estimate and 95% bootstrap confidence interval under both settings of the model for each replicate simulation.</w:t>
      </w:r>
    </w:p>
    <w:p w14:paraId="61F081AA" w14:textId="77777777" w:rsidR="00120A6F" w:rsidRDefault="00120A6F" w:rsidP="00120A6F">
      <w:pPr>
        <w:pStyle w:val="Heading2"/>
      </w:pPr>
      <w:r>
        <w:t>UK Biobank analysis</w:t>
      </w:r>
    </w:p>
    <w:p w14:paraId="62AB504A" w14:textId="77777777" w:rsidR="00120A6F" w:rsidRDefault="00120A6F" w:rsidP="00120A6F">
      <w:r>
        <w:t>We applied our estimation method to the observed tract lengths detected from the UK Biobank whole autosome data. When assuming that gene conversion tract lengths are geometric, our model estimates the mean gene conversion tract length to be 459 bp (95% CI: [457, 461]). When assuming that tract lengths are drawn from a sum of two geometric random variables, our model estimates the mean gene conversion tract length to be 649 bp (95% CI: [</w:t>
      </w:r>
      <w:r w:rsidRPr="00EB4443">
        <w:t>64</w:t>
      </w:r>
      <w:r>
        <w:t xml:space="preserve">7, </w:t>
      </w:r>
      <w:r w:rsidRPr="00EB4443">
        <w:t>65</w:t>
      </w:r>
      <w:r>
        <w:t xml:space="preserve">1]). The geometric setting had lower AIC, and the difference in AIC between the two settings was 66,237. </w:t>
      </w:r>
    </w:p>
    <w:p w14:paraId="6134188C" w14:textId="75AE8810" w:rsidR="00120A6F" w:rsidRDefault="00120A6F" w:rsidP="00120A6F">
      <w:r>
        <w:lastRenderedPageBreak/>
        <w:t xml:space="preserve">We next detected recombination hotspots on all 22 autosomes. We found 32,279 recombination hotspots on all autosomes, with the longest hotspot being 51,470 bp on Chromosome 13. To illustrate how we detect recombination hotspots, we plot the recombination hotspots that we found </w:t>
      </w:r>
      <w:r w:rsidR="00B15CAB">
        <w:t>on</w:t>
      </w:r>
      <w:r>
        <w:t xml:space="preserve"> a region on Chromosome 21 in </w:t>
      </w:r>
      <w:r w:rsidR="004F333A">
        <w:t>Figure S1</w:t>
      </w:r>
      <w:r>
        <w:t>.</w:t>
      </w:r>
    </w:p>
    <w:p w14:paraId="3A0867B2" w14:textId="77777777" w:rsidR="00120A6F" w:rsidRPr="004909D9" w:rsidRDefault="00120A6F" w:rsidP="00120A6F">
      <w:pPr>
        <w:rPr>
          <w:rFonts w:ascii="Calibri" w:hAnsi="Calibri" w:cs="Calibri"/>
          <w:bCs/>
          <w:iCs/>
          <w:szCs w:val="22"/>
        </w:rPr>
      </w:pPr>
      <w:r>
        <w:rPr>
          <w:rFonts w:ascii="Calibri" w:hAnsi="Calibri" w:cs="Calibri"/>
          <w:iCs/>
          <w:szCs w:val="22"/>
        </w:rPr>
        <w:t>Taking the subset of observed tract lengths in which the corresponding detected tracts overlapped with a recombination hotspot, we reran the analysis. For these observed tract lengths</w:t>
      </w:r>
      <w:r>
        <w:t xml:space="preserve">, we estimate the mean gene conversion tract length to be 418 bp (95% CI: [416, 420]) assuming a geometric gene conversion tract length distribution. </w:t>
      </w:r>
    </w:p>
    <w:p w14:paraId="6F7EDC12" w14:textId="77777777" w:rsidR="00120A6F" w:rsidRPr="00C95E4D" w:rsidRDefault="00120A6F" w:rsidP="00120A6F">
      <w:pPr>
        <w:rPr>
          <w:rFonts w:ascii="Calibri" w:hAnsi="Calibri" w:cs="Calibri"/>
          <w:bCs/>
          <w:iCs/>
          <w:szCs w:val="22"/>
        </w:rPr>
      </w:pPr>
      <w:r>
        <w:t xml:space="preserve">For the subset of observed tract lengths in which </w:t>
      </w:r>
      <w:r>
        <w:rPr>
          <w:rFonts w:ascii="Calibri" w:hAnsi="Calibri" w:cs="Calibri"/>
          <w:iCs/>
          <w:szCs w:val="22"/>
        </w:rPr>
        <w:t xml:space="preserve">the corresponding detected tracts did not overlap with a recombination hotspot, we </w:t>
      </w:r>
      <w:r>
        <w:t>estimate the mean gene conversion tract length to be 492 bp (95% CI: [489, 494]) assuming a geometric gene conversion tract length distribution. In both subsets, the AIC was smaller under the geometric setting relative to the setting in which we assume that gene conversion tract lengths are drawn from a sum of two geometric random variables.</w:t>
      </w:r>
    </w:p>
    <w:p w14:paraId="70CD9885" w14:textId="77777777" w:rsidR="00120A6F" w:rsidRDefault="00120A6F" w:rsidP="00120A6F">
      <w:pPr>
        <w:pStyle w:val="Heading1"/>
      </w:pPr>
      <w:r>
        <w:t>Discussion</w:t>
      </w:r>
    </w:p>
    <w:p w14:paraId="1A611B6F" w14:textId="0E7C6074"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A statistical method has been proposed to infer the length distribution of gene conversion tracts in humans,</w:t>
      </w:r>
      <w:r w:rsidR="002F771B">
        <w:fldChar w:fldCharType="begin"/>
      </w:r>
      <w:r w:rsidR="00BF39CB">
        <w:instrText xml:space="preserve"> ADDIN ZOTERO_ITEM CSL_CITATION {"citationID":"gb0ASL0R","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2F771B">
        <w:fldChar w:fldCharType="separate"/>
      </w:r>
      <w:r w:rsidR="00EE243A" w:rsidRPr="00EE243A">
        <w:rPr>
          <w:rFonts w:ascii="Calibri" w:cs="Calibri"/>
          <w:kern w:val="0"/>
          <w:vertAlign w:val="superscript"/>
        </w:rPr>
        <w:t>8</w:t>
      </w:r>
      <w:r w:rsidR="002F771B">
        <w:fldChar w:fldCharType="end"/>
      </w:r>
      <w:r>
        <w:t xml:space="preserve"> but the </w:t>
      </w:r>
      <w:r>
        <w:lastRenderedPageBreak/>
        <w:t>relatively small number of detected gene conversion tracts has made it difficult to estimate the mean gene conversion tract length with precision.</w:t>
      </w:r>
    </w:p>
    <w:p w14:paraId="1A662135" w14:textId="3BF37C29" w:rsidR="00120A6F"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2F771B">
        <w:instrText xml:space="preserve"> ADDIN ZOTERO_ITEM CSL_CITATION {"citationID":"UaXQSg6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EE243A" w:rsidRPr="00EE243A">
        <w:rPr>
          <w:rFonts w:ascii="Calibri" w:cs="Calibri"/>
          <w:kern w:val="0"/>
          <w:vertAlign w:val="superscript"/>
        </w:rPr>
        <w:t>6</w:t>
      </w:r>
      <w:r w:rsidR="002F771B">
        <w:fldChar w:fldCharType="end"/>
      </w:r>
      <w:r>
        <w:t xml:space="preserve"> Using this method, 5,961,128 gene conversion tracts were detected, which is at least several orders of magnitude larger than what had been detected in humans in the past. In the largest pedigree study conducted to detect gene conversions, only around 2,000 gene conversion events were detected from a combination of 7,219 three-generation pedigrees genotyped with a SNP chip and 101 whole-genome sequenced three-generation pedigrees.</w:t>
      </w:r>
      <w:r w:rsidR="002F771B">
        <w:fldChar w:fldCharType="begin"/>
      </w:r>
      <w:r w:rsidR="006A3217">
        <w:instrText xml:space="preserve"> ADDIN ZOTERO_ITEM CSL_CITATION {"citationID":"14Mh7lsm","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5</w:t>
      </w:r>
      <w:r w:rsidR="002F771B">
        <w:fldChar w:fldCharType="end"/>
      </w:r>
      <w:r>
        <w:t xml:space="preserve"> </w:t>
      </w:r>
    </w:p>
    <w:p w14:paraId="5B14A45A" w14:textId="3C3846AA" w:rsidR="00120A6F" w:rsidRDefault="00120A6F" w:rsidP="00120A6F">
      <w:r>
        <w:t xml:space="preserve">We proposed a likelihood-based estimation method, inspired by a previous method by </w:t>
      </w:r>
      <w:proofErr w:type="spellStart"/>
      <w:r>
        <w:t>Betran</w:t>
      </w:r>
      <w:proofErr w:type="spellEnd"/>
      <w:r>
        <w:t xml:space="preserve"> et al.,</w:t>
      </w:r>
      <w:r w:rsidR="00EC0EE9">
        <w:fldChar w:fldCharType="begin"/>
      </w:r>
      <w:r w:rsidR="00EC0EE9">
        <w:instrText xml:space="preserve"> ADDIN ZOTERO_ITEM CSL_CITATION {"citationID":"irXRYXDr","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C0EE9">
        <w:fldChar w:fldCharType="separate"/>
      </w:r>
      <w:r w:rsidR="00EC0EE9" w:rsidRPr="00EC0EE9">
        <w:rPr>
          <w:rFonts w:ascii="Calibri" w:cs="Calibri"/>
          <w:kern w:val="0"/>
          <w:vertAlign w:val="superscript"/>
        </w:rPr>
        <w:t>9</w:t>
      </w:r>
      <w:r w:rsidR="00EC0EE9">
        <w:fldChar w:fldCharType="end"/>
      </w:r>
      <w:r w:rsidR="00F45A49">
        <w:t xml:space="preserve"> </w:t>
      </w:r>
      <w:r>
        <w:t xml:space="preserve">to infer the mean gene conversion tract length from a large number of detected gene conversion tracts. In our method, the length distribution of gene conversion tracts can be specified to either be geometric or a sum of two geometric random variables, and it is possible to select the better fitting distribution based on AIC.  </w:t>
      </w:r>
    </w:p>
    <w:p w14:paraId="41F1F014" w14:textId="77777777" w:rsidR="00120A6F" w:rsidRDefault="00120A6F" w:rsidP="00120A6F">
      <w:r>
        <w:t>We used a coalescent simulation incorporating gene conversion events to validate our estimation method. 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 To assess the robustness of our model to misspecification of the tract length distribution, we ran a separate simulation study (see Appendix). We see from t</w:t>
      </w:r>
      <w:r w:rsidRPr="00403747">
        <w:t>his study that the AIC</w:t>
      </w:r>
      <w:r>
        <w:t xml:space="preserve"> s</w:t>
      </w:r>
      <w:r w:rsidRPr="00403747">
        <w:t xml:space="preserve">elected model </w:t>
      </w:r>
      <w:r>
        <w:t>results in</w:t>
      </w:r>
      <w:r w:rsidRPr="00403747">
        <w:t xml:space="preserve"> relatively unbiased</w:t>
      </w:r>
      <w:r>
        <w:t xml:space="preserve"> estimates</w:t>
      </w:r>
      <w:r w:rsidRPr="00403747">
        <w:t xml:space="preserve"> across a </w:t>
      </w:r>
      <w:r>
        <w:t>range</w:t>
      </w:r>
      <w:r w:rsidRPr="00403747">
        <w:t xml:space="preserve"> of true</w:t>
      </w:r>
      <w:r>
        <w:t xml:space="preserve"> </w:t>
      </w:r>
      <w:r w:rsidRPr="00403747">
        <w:t>tract length distributions.</w:t>
      </w:r>
    </w:p>
    <w:p w14:paraId="799411DE" w14:textId="7B1ED8CD" w:rsidR="00120A6F" w:rsidRDefault="00120A6F" w:rsidP="00120A6F">
      <w:r>
        <w:t xml:space="preserve">We fit our model to detected gene conversion tracts from the UK Biobank whole autosome data. We estimated the mean gene conversion tract length to be 459 bp (95% CI: [457, 461]) from this dataset. The </w:t>
      </w:r>
      <w:r>
        <w:lastRenderedPageBreak/>
        <w:t xml:space="preserve">width of our confidence interval is much narrower than confidence intervals from previous studies, while our estimate is higher than previous estimates for humans. </w:t>
      </w:r>
      <w:proofErr w:type="spellStart"/>
      <w:r w:rsidRPr="00DA5E7B">
        <w:rPr>
          <w:rFonts w:ascii="Calibri" w:cs="Calibri"/>
        </w:rPr>
        <w:t>Hardarson</w:t>
      </w:r>
      <w:proofErr w:type="spellEnd"/>
      <w:r>
        <w:t xml:space="preserve"> et al. estimate the mean paternal and maternal gene conversion tract length to be 177 bp (95% CI: [</w:t>
      </w:r>
      <w:r w:rsidRPr="00321F75">
        <w:t>61.0</w:t>
      </w:r>
      <w:r>
        <w:t xml:space="preserve">, </w:t>
      </w:r>
      <w:r w:rsidRPr="00321F75">
        <w:t>389</w:t>
      </w:r>
      <w:r>
        <w:t>]) and 41.9 bp (95% CI: [16.4, 2,925]) respectively, based on 257 paternal and 247 maternal gene conversion tracts detected from sequenced three-generation pedigrees.</w:t>
      </w:r>
      <w:r w:rsidR="006A3217">
        <w:fldChar w:fldCharType="begin"/>
      </w:r>
      <w:r w:rsidR="00BF39CB">
        <w:instrText xml:space="preserve"> ADDIN ZOTERO_ITEM CSL_CITATION {"citationID":"Va5hxm1U","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EE243A" w:rsidRPr="00EE243A">
        <w:rPr>
          <w:rFonts w:ascii="Calibri" w:cs="Calibri"/>
          <w:kern w:val="0"/>
          <w:vertAlign w:val="superscript"/>
        </w:rPr>
        <w:t>8</w:t>
      </w:r>
      <w:r w:rsidR="006A3217">
        <w:fldChar w:fldCharType="end"/>
      </w:r>
      <w:r>
        <w:t xml:space="preserve"> Jeffreys and May estimate the mean length to be in the range of 55-290 bp based on minimum and maximum possible lengths of detected gene conversion tracts determined from allele converted markers.</w:t>
      </w:r>
      <w:r w:rsidR="006A3217">
        <w:fldChar w:fldCharType="begin"/>
      </w:r>
      <w:r w:rsidR="006A3217">
        <w:instrText xml:space="preserve"> ADDIN ZOTERO_ITEM CSL_CITATION {"citationID":"l6lMDdNv","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6A3217">
        <w:fldChar w:fldCharType="separate"/>
      </w:r>
      <w:r w:rsidR="00EE243A" w:rsidRPr="00EE243A">
        <w:rPr>
          <w:rFonts w:ascii="Calibri" w:cs="Calibri"/>
          <w:kern w:val="0"/>
          <w:vertAlign w:val="superscript"/>
        </w:rPr>
        <w:t>3</w:t>
      </w:r>
      <w:r w:rsidR="006A3217">
        <w:fldChar w:fldCharType="end"/>
      </w:r>
      <w:r>
        <w:t xml:space="preserve"> Our estimate of 459 bp is not inside this range. </w:t>
      </w:r>
    </w:p>
    <w:p w14:paraId="407E735A" w14:textId="3FBF780D"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t xml:space="preserve"> </w:t>
      </w:r>
      <w:proofErr w:type="spellStart"/>
      <w:r w:rsidRPr="00DA5E7B">
        <w:rPr>
          <w:rFonts w:ascii="Calibri" w:cs="Calibri"/>
        </w:rPr>
        <w:t>Hardarson</w:t>
      </w:r>
      <w:proofErr w:type="spellEnd"/>
      <w:r>
        <w:t xml:space="preserve"> et al. consider all the allele converted markers within a complex gene conversion event as part of a single gene conversion tract when estimating the mean tract length.</w:t>
      </w:r>
      <w:r w:rsidR="006A3217">
        <w:fldChar w:fldCharType="begin"/>
      </w:r>
      <w:r w:rsidR="00BF39CB">
        <w:instrText xml:space="preserve"> ADDIN ZOTERO_ITEM CSL_CITATION {"citationID":"ge66R9rJ","properties":{"formattedCitation":"\\super 8\\nosupersub{}","plainCitation":"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3217">
        <w:fldChar w:fldCharType="separate"/>
      </w:r>
      <w:r w:rsidR="00EE243A" w:rsidRPr="00EE243A">
        <w:rPr>
          <w:rFonts w:ascii="Calibri" w:cs="Calibri"/>
          <w:kern w:val="0"/>
          <w:vertAlign w:val="superscript"/>
        </w:rPr>
        <w:t>8</w:t>
      </w:r>
      <w:r w:rsidR="006A3217">
        <w:fldChar w:fldCharType="end"/>
      </w:r>
      <w:r>
        <w:t xml:space="preserve"> If we could detect and include in our analysis longer tracts, such as those resulting from complex gene conversion events, our model may estimate a larger mean tract length.</w:t>
      </w:r>
    </w:p>
    <w:p w14:paraId="4E1C075B" w14:textId="04193577" w:rsidR="00120A6F" w:rsidRPr="00680B80" w:rsidRDefault="00120A6F" w:rsidP="00120A6F">
      <w:r>
        <w:t xml:space="preserve">We further ran a stratified analysis based on whether the detected gene conversion tracts from the UK Biobank whole autosome data overlapped with a recombination hotspot. Applying our model on just the detected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Thus, we found a significant difference in mean tract lengths between hotspots and non-hotspots, with smaller tract lengths in hotspots. This is a preliminary </w:t>
      </w:r>
      <w:proofErr w:type="gramStart"/>
      <w:r>
        <w:t>finding</w:t>
      </w:r>
      <w:proofErr w:type="gramEnd"/>
      <w:r>
        <w:t xml:space="preserve"> and we caution that the difference could be attributable to unknown technical factors. We recommend further analysis to confirm this result. Recombination hotspots correlate with other genomic features such as GC rate,</w:t>
      </w:r>
      <w:r w:rsidR="006A3217">
        <w:fldChar w:fldCharType="begin"/>
      </w:r>
      <w:r w:rsidR="00BF39CB">
        <w:instrText xml:space="preserve"> ADDIN ZOTERO_ITEM CSL_CITATION {"citationID":"8SOy4iVR","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6A3217">
        <w:fldChar w:fldCharType="separate"/>
      </w:r>
      <w:r w:rsidR="00EE243A" w:rsidRPr="00EE243A">
        <w:rPr>
          <w:rFonts w:ascii="Calibri" w:cs="Calibri"/>
          <w:kern w:val="0"/>
          <w:vertAlign w:val="superscript"/>
        </w:rPr>
        <w:t>17</w:t>
      </w:r>
      <w:r w:rsidR="006A3217">
        <w:fldChar w:fldCharType="end"/>
      </w:r>
      <w:r>
        <w:t xml:space="preserve"> so the difference, if real, may be caused by factors other than recombination rate.</w:t>
      </w:r>
    </w:p>
    <w:p w14:paraId="245308B9" w14:textId="5D600DA8" w:rsidR="00120A6F" w:rsidRDefault="00120A6F" w:rsidP="00120A6F">
      <w:pPr>
        <w:pStyle w:val="Heading1"/>
      </w:pPr>
      <w:bookmarkStart w:id="7" w:name="_Hlk157629171"/>
      <w:r>
        <w:lastRenderedPageBreak/>
        <w:t>References</w:t>
      </w:r>
    </w:p>
    <w:p w14:paraId="129B9FA2" w14:textId="09E380B7" w:rsidR="00D946A6" w:rsidRPr="00EE243A" w:rsidRDefault="00D946A6" w:rsidP="00EE243A">
      <w:pPr>
        <w:rPr>
          <w:rFonts w:cstheme="minorHAnsi"/>
        </w:rPr>
      </w:pPr>
      <w:r w:rsidRPr="00EE243A">
        <w:rPr>
          <w:rFonts w:cstheme="minorHAnsi"/>
        </w:rPr>
        <w:t>1.</w:t>
      </w:r>
      <w:r w:rsidRPr="00EE243A">
        <w:rPr>
          <w:rFonts w:cstheme="minorHAnsi"/>
        </w:rPr>
        <w:tab/>
        <w:t xml:space="preserve">Williams, A. L. </w:t>
      </w:r>
      <w:r w:rsidRPr="00EE243A">
        <w:rPr>
          <w:rFonts w:cstheme="minorHAnsi"/>
          <w:i/>
          <w:iCs/>
        </w:rPr>
        <w:t>et al.</w:t>
      </w:r>
      <w:r w:rsidRPr="00EE243A">
        <w:rPr>
          <w:rFonts w:cstheme="minorHAnsi"/>
        </w:rPr>
        <w:t xml:space="preserve"> </w:t>
      </w:r>
      <w:proofErr w:type="gramStart"/>
      <w:r w:rsidRPr="00EE243A">
        <w:rPr>
          <w:rFonts w:cstheme="minorHAnsi"/>
        </w:rPr>
        <w:t>Non-crossover</w:t>
      </w:r>
      <w:proofErr w:type="gramEnd"/>
      <w:r w:rsidRPr="00EE243A">
        <w:rPr>
          <w:rFonts w:cstheme="minorHAnsi"/>
        </w:rPr>
        <w:t xml:space="preserve"> gene conversions show strong GC bias and unexpected clustering in humans. </w:t>
      </w:r>
      <w:proofErr w:type="spellStart"/>
      <w:r w:rsidRPr="00EE243A">
        <w:rPr>
          <w:rFonts w:cstheme="minorHAnsi"/>
          <w:i/>
          <w:iCs/>
        </w:rPr>
        <w:t>eLife</w:t>
      </w:r>
      <w:proofErr w:type="spellEnd"/>
      <w:r w:rsidRPr="00EE243A">
        <w:rPr>
          <w:rFonts w:cstheme="minorHAnsi"/>
        </w:rPr>
        <w:t xml:space="preserve"> </w:t>
      </w:r>
      <w:r w:rsidRPr="00EE243A">
        <w:rPr>
          <w:rFonts w:cstheme="minorHAnsi"/>
          <w:b/>
          <w:bCs/>
        </w:rPr>
        <w:t>4</w:t>
      </w:r>
      <w:r w:rsidRPr="00EE243A">
        <w:rPr>
          <w:rFonts w:cstheme="minorHAnsi"/>
        </w:rPr>
        <w:t>, e04637 (2015).</w:t>
      </w:r>
    </w:p>
    <w:p w14:paraId="7747CFFB" w14:textId="77777777" w:rsidR="00D946A6" w:rsidRPr="00EE243A" w:rsidRDefault="00D946A6" w:rsidP="00EE243A">
      <w:pPr>
        <w:rPr>
          <w:rFonts w:cstheme="minorHAnsi"/>
          <w:kern w:val="0"/>
        </w:rPr>
      </w:pPr>
      <w:r w:rsidRPr="00EE243A">
        <w:rPr>
          <w:rFonts w:cstheme="minorHAnsi"/>
          <w:kern w:val="0"/>
        </w:rPr>
        <w:t>2.</w:t>
      </w:r>
      <w:r w:rsidRPr="00EE243A">
        <w:rPr>
          <w:rFonts w:cstheme="minorHAnsi"/>
          <w:kern w:val="0"/>
        </w:rPr>
        <w:tab/>
      </w:r>
      <w:proofErr w:type="spellStart"/>
      <w:r w:rsidRPr="00EE243A">
        <w:rPr>
          <w:rFonts w:cstheme="minorHAnsi"/>
          <w:kern w:val="0"/>
        </w:rPr>
        <w:t>McMahill</w:t>
      </w:r>
      <w:proofErr w:type="spellEnd"/>
      <w:r w:rsidRPr="00EE243A">
        <w:rPr>
          <w:rFonts w:cstheme="minorHAnsi"/>
          <w:kern w:val="0"/>
        </w:rPr>
        <w:t xml:space="preserve">, M. S., Sham, C. W. &amp; Bishop, D. K. Synthesis-Dependent Strand Annealing in Meiosis. </w:t>
      </w:r>
      <w:proofErr w:type="spellStart"/>
      <w:r w:rsidRPr="00EE243A">
        <w:rPr>
          <w:rFonts w:cstheme="minorHAnsi"/>
          <w:i/>
          <w:iCs/>
          <w:kern w:val="0"/>
        </w:rPr>
        <w:t>PLoS</w:t>
      </w:r>
      <w:proofErr w:type="spellEnd"/>
      <w:r w:rsidRPr="00EE243A">
        <w:rPr>
          <w:rFonts w:cstheme="minorHAnsi"/>
          <w:i/>
          <w:iCs/>
          <w:kern w:val="0"/>
        </w:rPr>
        <w:t xml:space="preserve"> Biol</w:t>
      </w:r>
      <w:r w:rsidRPr="00EE243A">
        <w:rPr>
          <w:rFonts w:cstheme="minorHAnsi"/>
          <w:kern w:val="0"/>
        </w:rPr>
        <w:t xml:space="preserve"> </w:t>
      </w:r>
      <w:r w:rsidRPr="00EE243A">
        <w:rPr>
          <w:rFonts w:cstheme="minorHAnsi"/>
          <w:b/>
          <w:bCs/>
          <w:kern w:val="0"/>
        </w:rPr>
        <w:t>5</w:t>
      </w:r>
      <w:r w:rsidRPr="00EE243A">
        <w:rPr>
          <w:rFonts w:cstheme="minorHAnsi"/>
          <w:kern w:val="0"/>
        </w:rPr>
        <w:t>, e299 (2007).</w:t>
      </w:r>
    </w:p>
    <w:p w14:paraId="1902D0FD" w14:textId="77777777" w:rsidR="00D946A6" w:rsidRPr="00EE243A" w:rsidRDefault="00D946A6" w:rsidP="00EE243A">
      <w:pPr>
        <w:rPr>
          <w:rFonts w:cstheme="minorHAnsi"/>
          <w:kern w:val="0"/>
        </w:rPr>
      </w:pPr>
      <w:r w:rsidRPr="00EE243A">
        <w:rPr>
          <w:rFonts w:cstheme="minorHAnsi"/>
          <w:kern w:val="0"/>
        </w:rPr>
        <w:t>3.</w:t>
      </w:r>
      <w:r w:rsidRPr="00EE243A">
        <w:rPr>
          <w:rFonts w:cstheme="minorHAnsi"/>
          <w:kern w:val="0"/>
        </w:rPr>
        <w:tab/>
        <w:t xml:space="preserve">Jeffreys, A. J. &amp; May, C. A. Intense and highly localized gene conversion activity in human meiotic crossover hot spots. </w:t>
      </w:r>
      <w:r w:rsidRPr="00EE243A">
        <w:rPr>
          <w:rFonts w:cstheme="minorHAnsi"/>
          <w:i/>
          <w:iCs/>
          <w:kern w:val="0"/>
        </w:rPr>
        <w:t>Nat Genet</w:t>
      </w:r>
      <w:r w:rsidRPr="00EE243A">
        <w:rPr>
          <w:rFonts w:cstheme="minorHAnsi"/>
          <w:kern w:val="0"/>
        </w:rPr>
        <w:t xml:space="preserve"> </w:t>
      </w:r>
      <w:r w:rsidRPr="00EE243A">
        <w:rPr>
          <w:rFonts w:cstheme="minorHAnsi"/>
          <w:b/>
          <w:bCs/>
          <w:kern w:val="0"/>
        </w:rPr>
        <w:t>36</w:t>
      </w:r>
      <w:r w:rsidRPr="00EE243A">
        <w:rPr>
          <w:rFonts w:cstheme="minorHAnsi"/>
          <w:kern w:val="0"/>
        </w:rPr>
        <w:t>, 151–156 (2004).</w:t>
      </w:r>
    </w:p>
    <w:p w14:paraId="1C1836AE" w14:textId="77777777" w:rsidR="00D946A6" w:rsidRPr="00EE243A" w:rsidRDefault="00D946A6" w:rsidP="00EE243A">
      <w:pPr>
        <w:rPr>
          <w:rFonts w:cstheme="minorHAnsi"/>
          <w:kern w:val="0"/>
        </w:rPr>
      </w:pPr>
      <w:r w:rsidRPr="00EE243A">
        <w:rPr>
          <w:rFonts w:cstheme="minorHAnsi"/>
          <w:kern w:val="0"/>
        </w:rPr>
        <w:t>4.</w:t>
      </w:r>
      <w:r w:rsidRPr="00EE243A">
        <w:rPr>
          <w:rFonts w:cstheme="minorHAnsi"/>
          <w:kern w:val="0"/>
        </w:rPr>
        <w:tab/>
      </w:r>
      <w:proofErr w:type="spellStart"/>
      <w:r w:rsidRPr="00EE243A">
        <w:rPr>
          <w:rFonts w:cstheme="minorHAnsi"/>
          <w:kern w:val="0"/>
        </w:rPr>
        <w:t>Odenthal</w:t>
      </w:r>
      <w:proofErr w:type="spellEnd"/>
      <w:r w:rsidRPr="00EE243A">
        <w:rPr>
          <w:rFonts w:cstheme="minorHAnsi"/>
          <w:kern w:val="0"/>
        </w:rPr>
        <w:t xml:space="preserve">-Hesse, L., Berg, I. L., </w:t>
      </w:r>
      <w:proofErr w:type="spellStart"/>
      <w:r w:rsidRPr="00EE243A">
        <w:rPr>
          <w:rFonts w:cstheme="minorHAnsi"/>
          <w:kern w:val="0"/>
        </w:rPr>
        <w:t>Veselis</w:t>
      </w:r>
      <w:proofErr w:type="spellEnd"/>
      <w:r w:rsidRPr="00EE243A">
        <w:rPr>
          <w:rFonts w:cstheme="minorHAnsi"/>
          <w:kern w:val="0"/>
        </w:rPr>
        <w:t xml:space="preserve">, A., Jeffreys, A. J. &amp; May, C. A. Transmission Distortion Affecting Human </w:t>
      </w:r>
      <w:proofErr w:type="spellStart"/>
      <w:r w:rsidRPr="00EE243A">
        <w:rPr>
          <w:rFonts w:cstheme="minorHAnsi"/>
          <w:kern w:val="0"/>
        </w:rPr>
        <w:t>Noncrossover</w:t>
      </w:r>
      <w:proofErr w:type="spellEnd"/>
      <w:r w:rsidRPr="00EE243A">
        <w:rPr>
          <w:rFonts w:cstheme="minorHAnsi"/>
          <w:kern w:val="0"/>
        </w:rPr>
        <w:t xml:space="preserve"> but Not Crossover Recombination: A Hidden Source of Meiotic Drive. </w:t>
      </w:r>
      <w:r w:rsidRPr="00EE243A">
        <w:rPr>
          <w:rFonts w:cstheme="minorHAnsi"/>
          <w:i/>
          <w:iCs/>
          <w:kern w:val="0"/>
        </w:rPr>
        <w:t>PLOS Genetics</w:t>
      </w:r>
      <w:r w:rsidRPr="00EE243A">
        <w:rPr>
          <w:rFonts w:cstheme="minorHAnsi"/>
          <w:kern w:val="0"/>
        </w:rPr>
        <w:t xml:space="preserve"> </w:t>
      </w:r>
      <w:r w:rsidRPr="00EE243A">
        <w:rPr>
          <w:rFonts w:cstheme="minorHAnsi"/>
          <w:b/>
          <w:bCs/>
          <w:kern w:val="0"/>
        </w:rPr>
        <w:t>10</w:t>
      </w:r>
      <w:r w:rsidRPr="00EE243A">
        <w:rPr>
          <w:rFonts w:cstheme="minorHAnsi"/>
          <w:kern w:val="0"/>
        </w:rPr>
        <w:t>, e1004106 (2014).</w:t>
      </w:r>
    </w:p>
    <w:p w14:paraId="67F67099" w14:textId="77777777" w:rsidR="00D946A6" w:rsidRPr="00EE243A" w:rsidRDefault="00D946A6" w:rsidP="00EE243A">
      <w:pPr>
        <w:rPr>
          <w:rFonts w:cstheme="minorHAnsi"/>
          <w:kern w:val="0"/>
        </w:rPr>
      </w:pPr>
      <w:r w:rsidRPr="00EE243A">
        <w:rPr>
          <w:rFonts w:cstheme="minorHAnsi"/>
          <w:kern w:val="0"/>
        </w:rPr>
        <w:t>5.</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rate of meiotic gene conversion varies by sex and age. </w:t>
      </w:r>
      <w:r w:rsidRPr="00EE243A">
        <w:rPr>
          <w:rFonts w:cstheme="minorHAnsi"/>
          <w:i/>
          <w:iCs/>
          <w:kern w:val="0"/>
        </w:rPr>
        <w:t>Nat Genet</w:t>
      </w:r>
      <w:r w:rsidRPr="00EE243A">
        <w:rPr>
          <w:rFonts w:cstheme="minorHAnsi"/>
          <w:kern w:val="0"/>
        </w:rPr>
        <w:t xml:space="preserve"> </w:t>
      </w:r>
      <w:r w:rsidRPr="00EE243A">
        <w:rPr>
          <w:rFonts w:cstheme="minorHAnsi"/>
          <w:b/>
          <w:bCs/>
          <w:kern w:val="0"/>
        </w:rPr>
        <w:t>48</w:t>
      </w:r>
      <w:r w:rsidRPr="00EE243A">
        <w:rPr>
          <w:rFonts w:cstheme="minorHAnsi"/>
          <w:kern w:val="0"/>
        </w:rPr>
        <w:t>, 1377–1384 (2016).</w:t>
      </w:r>
    </w:p>
    <w:p w14:paraId="744A910B" w14:textId="77777777" w:rsidR="00D946A6" w:rsidRPr="00EE243A" w:rsidRDefault="00D946A6" w:rsidP="00EE243A">
      <w:pPr>
        <w:rPr>
          <w:rFonts w:cstheme="minorHAnsi"/>
          <w:kern w:val="0"/>
        </w:rPr>
      </w:pPr>
      <w:r w:rsidRPr="00EE243A">
        <w:rPr>
          <w:rFonts w:cstheme="minorHAnsi"/>
          <w:kern w:val="0"/>
        </w:rPr>
        <w:t>6.</w:t>
      </w:r>
      <w:r w:rsidRPr="00EE243A">
        <w:rPr>
          <w:rFonts w:cstheme="minorHAnsi"/>
          <w:kern w:val="0"/>
        </w:rPr>
        <w:tab/>
        <w:t xml:space="preserve">Browning, S. R. &amp; Browning, B. L. Biobank-scale inference of multi-individual identity by descent and gene conversion.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1</w:t>
      </w:r>
      <w:r w:rsidRPr="00EE243A">
        <w:rPr>
          <w:rFonts w:cstheme="minorHAnsi"/>
          <w:kern w:val="0"/>
        </w:rPr>
        <w:t>, 691–700 (2024).</w:t>
      </w:r>
    </w:p>
    <w:p w14:paraId="6BAB4FAD" w14:textId="77777777" w:rsidR="00D946A6" w:rsidRPr="00EE243A" w:rsidRDefault="00D946A6" w:rsidP="00EE243A">
      <w:pPr>
        <w:rPr>
          <w:rFonts w:cstheme="minorHAnsi"/>
          <w:kern w:val="0"/>
        </w:rPr>
      </w:pPr>
      <w:r w:rsidRPr="00EE243A">
        <w:rPr>
          <w:rFonts w:cstheme="minorHAnsi"/>
          <w:kern w:val="0"/>
        </w:rPr>
        <w:t>7.</w:t>
      </w:r>
      <w:r w:rsidRPr="00EE243A">
        <w:rPr>
          <w:rFonts w:cstheme="minorHAnsi"/>
          <w:kern w:val="0"/>
        </w:rPr>
        <w:tab/>
        <w:t xml:space="preserve">Wall, J. D., Robinson, J. A. &amp; Cox, L. A. High-Resolution Estimates of Crossover and </w:t>
      </w:r>
      <w:proofErr w:type="spellStart"/>
      <w:r w:rsidRPr="00EE243A">
        <w:rPr>
          <w:rFonts w:cstheme="minorHAnsi"/>
          <w:kern w:val="0"/>
        </w:rPr>
        <w:t>Noncrossover</w:t>
      </w:r>
      <w:proofErr w:type="spellEnd"/>
      <w:r w:rsidRPr="00EE243A">
        <w:rPr>
          <w:rFonts w:cstheme="minorHAnsi"/>
          <w:kern w:val="0"/>
        </w:rPr>
        <w:t xml:space="preserve"> Recombination from a Captive Baboon Colony. </w:t>
      </w:r>
      <w:r w:rsidRPr="00EE243A">
        <w:rPr>
          <w:rFonts w:cstheme="minorHAnsi"/>
          <w:i/>
          <w:iCs/>
          <w:kern w:val="0"/>
        </w:rPr>
        <w:t>Genome Biology and Evolution</w:t>
      </w:r>
      <w:r w:rsidRPr="00EE243A">
        <w:rPr>
          <w:rFonts w:cstheme="minorHAnsi"/>
          <w:kern w:val="0"/>
        </w:rPr>
        <w:t xml:space="preserve"> </w:t>
      </w:r>
      <w:r w:rsidRPr="00EE243A">
        <w:rPr>
          <w:rFonts w:cstheme="minorHAnsi"/>
          <w:b/>
          <w:bCs/>
          <w:kern w:val="0"/>
        </w:rPr>
        <w:t>14</w:t>
      </w:r>
      <w:r w:rsidRPr="00EE243A">
        <w:rPr>
          <w:rFonts w:cstheme="minorHAnsi"/>
          <w:kern w:val="0"/>
        </w:rPr>
        <w:t>, evac040 (2022).</w:t>
      </w:r>
    </w:p>
    <w:p w14:paraId="261C8348" w14:textId="77777777" w:rsidR="00D946A6" w:rsidRPr="00EE243A" w:rsidRDefault="00D946A6" w:rsidP="00EE243A">
      <w:pPr>
        <w:rPr>
          <w:rFonts w:cstheme="minorHAnsi"/>
          <w:kern w:val="0"/>
        </w:rPr>
      </w:pPr>
      <w:r w:rsidRPr="00EE243A">
        <w:rPr>
          <w:rFonts w:cstheme="minorHAnsi"/>
          <w:kern w:val="0"/>
        </w:rPr>
        <w:t>8.</w:t>
      </w:r>
      <w:r w:rsidRPr="00EE243A">
        <w:rPr>
          <w:rFonts w:cstheme="minorHAnsi"/>
          <w:kern w:val="0"/>
        </w:rPr>
        <w:tab/>
      </w:r>
      <w:proofErr w:type="spellStart"/>
      <w:r w:rsidRPr="00EE243A">
        <w:rPr>
          <w:rFonts w:cstheme="minorHAnsi"/>
          <w:kern w:val="0"/>
        </w:rPr>
        <w:t>Hardarson</w:t>
      </w:r>
      <w:proofErr w:type="spellEnd"/>
      <w:r w:rsidRPr="00EE243A">
        <w:rPr>
          <w:rFonts w:cstheme="minorHAnsi"/>
          <w:kern w:val="0"/>
        </w:rPr>
        <w:t xml:space="preserve">, M. T., </w:t>
      </w:r>
      <w:proofErr w:type="spellStart"/>
      <w:r w:rsidRPr="00EE243A">
        <w:rPr>
          <w:rFonts w:cstheme="minorHAnsi"/>
          <w:kern w:val="0"/>
        </w:rPr>
        <w:t>Palsson</w:t>
      </w:r>
      <w:proofErr w:type="spellEnd"/>
      <w:r w:rsidRPr="00EE243A">
        <w:rPr>
          <w:rFonts w:cstheme="minorHAnsi"/>
          <w:kern w:val="0"/>
        </w:rPr>
        <w:t xml:space="preserve">, G. &amp; </w:t>
      </w:r>
      <w:proofErr w:type="spellStart"/>
      <w:r w:rsidRPr="00EE243A">
        <w:rPr>
          <w:rFonts w:cstheme="minorHAnsi"/>
          <w:kern w:val="0"/>
        </w:rPr>
        <w:t>Halldorsson</w:t>
      </w:r>
      <w:proofErr w:type="spellEnd"/>
      <w:r w:rsidRPr="00EE243A">
        <w:rPr>
          <w:rFonts w:cstheme="minorHAnsi"/>
          <w:kern w:val="0"/>
        </w:rPr>
        <w:t xml:space="preserve">, B. V. </w:t>
      </w:r>
      <w:proofErr w:type="spellStart"/>
      <w:r w:rsidRPr="00EE243A">
        <w:rPr>
          <w:rFonts w:cstheme="minorHAnsi"/>
          <w:kern w:val="0"/>
        </w:rPr>
        <w:t>NCOurd</w:t>
      </w:r>
      <w:proofErr w:type="spellEnd"/>
      <w:r w:rsidRPr="00EE243A">
        <w:rPr>
          <w:rFonts w:cstheme="minorHAnsi"/>
          <w:kern w:val="0"/>
        </w:rPr>
        <w:t xml:space="preserve">: modelling length distributions of NCO events and gene conversion tracts. </w:t>
      </w:r>
      <w:r w:rsidRPr="00EE243A">
        <w:rPr>
          <w:rFonts w:cstheme="minorHAnsi"/>
          <w:i/>
          <w:iCs/>
          <w:kern w:val="0"/>
        </w:rPr>
        <w:t>Bioinformatics</w:t>
      </w:r>
      <w:r w:rsidRPr="00EE243A">
        <w:rPr>
          <w:rFonts w:cstheme="minorHAnsi"/>
          <w:kern w:val="0"/>
        </w:rPr>
        <w:t xml:space="preserve"> </w:t>
      </w:r>
      <w:r w:rsidRPr="00EE243A">
        <w:rPr>
          <w:rFonts w:cstheme="minorHAnsi"/>
          <w:b/>
          <w:bCs/>
          <w:kern w:val="0"/>
        </w:rPr>
        <w:t>39</w:t>
      </w:r>
      <w:r w:rsidRPr="00EE243A">
        <w:rPr>
          <w:rFonts w:cstheme="minorHAnsi"/>
          <w:kern w:val="0"/>
        </w:rPr>
        <w:t>, btad485 (2023).</w:t>
      </w:r>
    </w:p>
    <w:p w14:paraId="2EE51622" w14:textId="77777777" w:rsidR="00D946A6" w:rsidRPr="00EE243A" w:rsidRDefault="00D946A6" w:rsidP="00EE243A">
      <w:pPr>
        <w:rPr>
          <w:rFonts w:cstheme="minorHAnsi"/>
          <w:kern w:val="0"/>
        </w:rPr>
      </w:pPr>
      <w:r w:rsidRPr="00EE243A">
        <w:rPr>
          <w:rFonts w:cstheme="minorHAnsi"/>
          <w:kern w:val="0"/>
        </w:rPr>
        <w:t>9.</w:t>
      </w:r>
      <w:r w:rsidRPr="00EE243A">
        <w:rPr>
          <w:rFonts w:cstheme="minorHAnsi"/>
          <w:kern w:val="0"/>
        </w:rPr>
        <w:tab/>
      </w:r>
      <w:proofErr w:type="spellStart"/>
      <w:r w:rsidRPr="00EE243A">
        <w:rPr>
          <w:rFonts w:cstheme="minorHAnsi"/>
          <w:kern w:val="0"/>
        </w:rPr>
        <w:t>Betran</w:t>
      </w:r>
      <w:proofErr w:type="spellEnd"/>
      <w:r w:rsidRPr="00EE243A">
        <w:rPr>
          <w:rFonts w:cstheme="minorHAnsi"/>
          <w:kern w:val="0"/>
        </w:rPr>
        <w:t xml:space="preserve">, E., Rozas, J., Navarro, A. &amp; </w:t>
      </w:r>
      <w:proofErr w:type="spellStart"/>
      <w:r w:rsidRPr="00EE243A">
        <w:rPr>
          <w:rFonts w:cstheme="minorHAnsi"/>
          <w:kern w:val="0"/>
        </w:rPr>
        <w:t>Barbadilla</w:t>
      </w:r>
      <w:proofErr w:type="spellEnd"/>
      <w:r w:rsidRPr="00EE243A">
        <w:rPr>
          <w:rFonts w:cstheme="minorHAnsi"/>
          <w:kern w:val="0"/>
        </w:rPr>
        <w:t xml:space="preserve">, A. The Estimation of the Number and the Length Distribution of Gene Conversion Tracts from Population DNA Sequence Data. </w:t>
      </w:r>
      <w:r w:rsidRPr="00EE243A">
        <w:rPr>
          <w:rFonts w:cstheme="minorHAnsi"/>
          <w:i/>
          <w:iCs/>
          <w:kern w:val="0"/>
        </w:rPr>
        <w:t>Genetics</w:t>
      </w:r>
      <w:r w:rsidRPr="00EE243A">
        <w:rPr>
          <w:rFonts w:cstheme="minorHAnsi"/>
          <w:kern w:val="0"/>
        </w:rPr>
        <w:t xml:space="preserve"> </w:t>
      </w:r>
      <w:r w:rsidRPr="00EE243A">
        <w:rPr>
          <w:rFonts w:cstheme="minorHAnsi"/>
          <w:b/>
          <w:bCs/>
          <w:kern w:val="0"/>
        </w:rPr>
        <w:t>146</w:t>
      </w:r>
      <w:r w:rsidRPr="00EE243A">
        <w:rPr>
          <w:rFonts w:cstheme="minorHAnsi"/>
          <w:kern w:val="0"/>
        </w:rPr>
        <w:t>, 89–99 (1997).</w:t>
      </w:r>
    </w:p>
    <w:p w14:paraId="258ED9F0" w14:textId="77777777" w:rsidR="00D946A6" w:rsidRPr="00EE243A" w:rsidRDefault="00D946A6" w:rsidP="00EE243A">
      <w:pPr>
        <w:rPr>
          <w:rFonts w:cstheme="minorHAnsi"/>
          <w:kern w:val="0"/>
        </w:rPr>
      </w:pPr>
      <w:r w:rsidRPr="00EE243A">
        <w:rPr>
          <w:rFonts w:cstheme="minorHAnsi"/>
          <w:kern w:val="0"/>
        </w:rPr>
        <w:lastRenderedPageBreak/>
        <w:t>10.</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The sequences of 150,119 genomes in the UK Biobank. </w:t>
      </w:r>
      <w:r w:rsidRPr="00EE243A">
        <w:rPr>
          <w:rFonts w:cstheme="minorHAnsi"/>
          <w:i/>
          <w:iCs/>
          <w:kern w:val="0"/>
        </w:rPr>
        <w:t>Nature</w:t>
      </w:r>
      <w:r w:rsidRPr="00EE243A">
        <w:rPr>
          <w:rFonts w:cstheme="minorHAnsi"/>
          <w:kern w:val="0"/>
        </w:rPr>
        <w:t xml:space="preserve"> </w:t>
      </w:r>
      <w:r w:rsidRPr="00EE243A">
        <w:rPr>
          <w:rFonts w:cstheme="minorHAnsi"/>
          <w:b/>
          <w:bCs/>
          <w:kern w:val="0"/>
        </w:rPr>
        <w:t>607</w:t>
      </w:r>
      <w:r w:rsidRPr="00EE243A">
        <w:rPr>
          <w:rFonts w:cstheme="minorHAnsi"/>
          <w:kern w:val="0"/>
        </w:rPr>
        <w:t>, 732–740 (2022).</w:t>
      </w:r>
    </w:p>
    <w:p w14:paraId="744B9FE1" w14:textId="77777777" w:rsidR="00D946A6" w:rsidRPr="00EE243A" w:rsidRDefault="00D946A6" w:rsidP="00EE243A">
      <w:pPr>
        <w:rPr>
          <w:rFonts w:cstheme="minorHAnsi"/>
          <w:kern w:val="0"/>
        </w:rPr>
      </w:pPr>
      <w:r w:rsidRPr="00EE243A">
        <w:rPr>
          <w:rFonts w:cstheme="minorHAnsi"/>
          <w:kern w:val="0"/>
        </w:rPr>
        <w:t>11.</w:t>
      </w:r>
      <w:r w:rsidRPr="00EE243A">
        <w:rPr>
          <w:rFonts w:cstheme="minorHAnsi"/>
          <w:kern w:val="0"/>
        </w:rPr>
        <w:tab/>
        <w:t xml:space="preserve">Browning, B. L., Tian, X., Zhou, Y. &amp; Browning, S. R. Fast two-stage phasing of large-scale sequence data.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08</w:t>
      </w:r>
      <w:r w:rsidRPr="00EE243A">
        <w:rPr>
          <w:rFonts w:cstheme="minorHAnsi"/>
          <w:kern w:val="0"/>
        </w:rPr>
        <w:t>, 1880–1890 (2021).</w:t>
      </w:r>
    </w:p>
    <w:p w14:paraId="144176D3" w14:textId="77777777" w:rsidR="00D946A6" w:rsidRPr="00EE243A" w:rsidRDefault="00D946A6" w:rsidP="00EE243A">
      <w:pPr>
        <w:rPr>
          <w:rFonts w:cstheme="minorHAnsi"/>
          <w:kern w:val="0"/>
        </w:rPr>
      </w:pPr>
      <w:r w:rsidRPr="00EE243A">
        <w:rPr>
          <w:rFonts w:cstheme="minorHAnsi"/>
          <w:kern w:val="0"/>
        </w:rPr>
        <w:t>12.</w:t>
      </w:r>
      <w:r w:rsidRPr="00EE243A">
        <w:rPr>
          <w:rFonts w:cstheme="minorHAnsi"/>
          <w:kern w:val="0"/>
        </w:rPr>
        <w:tab/>
        <w:t xml:space="preserve">Browning, B. L. &amp; Browning, S. R. Statistical phasing of 150,119 sequenced genomes in the UK Biobank. </w:t>
      </w:r>
      <w:r w:rsidRPr="00EE243A">
        <w:rPr>
          <w:rFonts w:cstheme="minorHAnsi"/>
          <w:i/>
          <w:iCs/>
          <w:kern w:val="0"/>
        </w:rPr>
        <w:t>The American Journal of Human Genetics</w:t>
      </w:r>
      <w:r w:rsidRPr="00EE243A">
        <w:rPr>
          <w:rFonts w:cstheme="minorHAnsi"/>
          <w:kern w:val="0"/>
        </w:rPr>
        <w:t xml:space="preserve"> </w:t>
      </w:r>
      <w:r w:rsidRPr="00EE243A">
        <w:rPr>
          <w:rFonts w:cstheme="minorHAnsi"/>
          <w:b/>
          <w:bCs/>
          <w:kern w:val="0"/>
        </w:rPr>
        <w:t>110</w:t>
      </w:r>
      <w:r w:rsidRPr="00EE243A">
        <w:rPr>
          <w:rFonts w:cstheme="minorHAnsi"/>
          <w:kern w:val="0"/>
        </w:rPr>
        <w:t>, 161–165 (2023).</w:t>
      </w:r>
    </w:p>
    <w:p w14:paraId="2E782856" w14:textId="77777777" w:rsidR="00D946A6" w:rsidRPr="00EE243A" w:rsidRDefault="00D946A6" w:rsidP="00EE243A">
      <w:pPr>
        <w:rPr>
          <w:rFonts w:cstheme="minorHAnsi"/>
          <w:kern w:val="0"/>
        </w:rPr>
      </w:pPr>
      <w:r w:rsidRPr="00EE243A">
        <w:rPr>
          <w:rFonts w:cstheme="minorHAnsi"/>
          <w:kern w:val="0"/>
        </w:rPr>
        <w:t>13.</w:t>
      </w:r>
      <w:r w:rsidRPr="00EE243A">
        <w:rPr>
          <w:rFonts w:cstheme="minorHAnsi"/>
          <w:kern w:val="0"/>
        </w:rPr>
        <w:tab/>
        <w:t>R Core Team. R: A Language and Environment for Statistical Computing. R Foundation for Statistical Computing (2024).</w:t>
      </w:r>
    </w:p>
    <w:p w14:paraId="52B0411C" w14:textId="77777777" w:rsidR="00D946A6" w:rsidRPr="00EE243A" w:rsidRDefault="00D946A6" w:rsidP="00EE243A">
      <w:pPr>
        <w:rPr>
          <w:rFonts w:cstheme="minorHAnsi"/>
          <w:kern w:val="0"/>
        </w:rPr>
      </w:pPr>
      <w:r w:rsidRPr="00EE243A">
        <w:rPr>
          <w:rFonts w:cstheme="minorHAnsi"/>
          <w:kern w:val="0"/>
        </w:rPr>
        <w:t>14.</w:t>
      </w:r>
      <w:r w:rsidRPr="00EE243A">
        <w:rPr>
          <w:rFonts w:cstheme="minorHAnsi"/>
          <w:kern w:val="0"/>
        </w:rPr>
        <w:tab/>
        <w:t xml:space="preserve">Akaike, H. A new look at the statistical model identification. </w:t>
      </w:r>
      <w:r w:rsidRPr="00EE243A">
        <w:rPr>
          <w:rFonts w:cstheme="minorHAnsi"/>
          <w:i/>
          <w:iCs/>
          <w:kern w:val="0"/>
        </w:rPr>
        <w:t>IEEE Transactions on Automatic Control</w:t>
      </w:r>
      <w:r w:rsidRPr="00EE243A">
        <w:rPr>
          <w:rFonts w:cstheme="minorHAnsi"/>
          <w:kern w:val="0"/>
        </w:rPr>
        <w:t xml:space="preserve"> </w:t>
      </w:r>
      <w:r w:rsidRPr="00EE243A">
        <w:rPr>
          <w:rFonts w:cstheme="minorHAnsi"/>
          <w:b/>
          <w:bCs/>
          <w:kern w:val="0"/>
        </w:rPr>
        <w:t>19</w:t>
      </w:r>
      <w:r w:rsidRPr="00EE243A">
        <w:rPr>
          <w:rFonts w:cstheme="minorHAnsi"/>
          <w:kern w:val="0"/>
        </w:rPr>
        <w:t>, 716–723 (1974).</w:t>
      </w:r>
    </w:p>
    <w:p w14:paraId="4EBEAF28" w14:textId="77777777" w:rsidR="00D946A6" w:rsidRPr="00EE243A" w:rsidRDefault="00D946A6" w:rsidP="00EE243A">
      <w:pPr>
        <w:rPr>
          <w:rFonts w:cstheme="minorHAnsi"/>
          <w:kern w:val="0"/>
        </w:rPr>
      </w:pPr>
      <w:r w:rsidRPr="00EE243A">
        <w:rPr>
          <w:rFonts w:cstheme="minorHAnsi"/>
          <w:kern w:val="0"/>
        </w:rPr>
        <w:t>15.</w:t>
      </w:r>
      <w:r w:rsidRPr="00EE243A">
        <w:rPr>
          <w:rFonts w:cstheme="minorHAnsi"/>
          <w:kern w:val="0"/>
        </w:rPr>
        <w:tab/>
      </w:r>
      <w:proofErr w:type="spellStart"/>
      <w:r w:rsidRPr="00EE243A">
        <w:rPr>
          <w:rFonts w:cstheme="minorHAnsi"/>
          <w:kern w:val="0"/>
        </w:rPr>
        <w:t>Baumdicker</w:t>
      </w:r>
      <w:proofErr w:type="spellEnd"/>
      <w:r w:rsidRPr="00EE243A">
        <w:rPr>
          <w:rFonts w:cstheme="minorHAnsi"/>
          <w:kern w:val="0"/>
        </w:rPr>
        <w:t xml:space="preserve">, F. </w:t>
      </w:r>
      <w:r w:rsidRPr="00EE243A">
        <w:rPr>
          <w:rFonts w:cstheme="minorHAnsi"/>
          <w:i/>
          <w:iCs/>
          <w:kern w:val="0"/>
        </w:rPr>
        <w:t>et al.</w:t>
      </w:r>
      <w:r w:rsidRPr="00EE243A">
        <w:rPr>
          <w:rFonts w:cstheme="minorHAnsi"/>
          <w:kern w:val="0"/>
        </w:rPr>
        <w:t xml:space="preserve"> Efficient ancestry and mutation simulation with </w:t>
      </w:r>
      <w:proofErr w:type="spellStart"/>
      <w:r w:rsidRPr="00EE243A">
        <w:rPr>
          <w:rFonts w:cstheme="minorHAnsi"/>
          <w:kern w:val="0"/>
        </w:rPr>
        <w:t>msprime</w:t>
      </w:r>
      <w:proofErr w:type="spellEnd"/>
      <w:r w:rsidRPr="00EE243A">
        <w:rPr>
          <w:rFonts w:cstheme="minorHAnsi"/>
          <w:kern w:val="0"/>
        </w:rPr>
        <w:t xml:space="preserve"> 1.0. </w:t>
      </w:r>
      <w:r w:rsidRPr="00EE243A">
        <w:rPr>
          <w:rFonts w:cstheme="minorHAnsi"/>
          <w:i/>
          <w:iCs/>
          <w:kern w:val="0"/>
        </w:rPr>
        <w:t>Genetics</w:t>
      </w:r>
      <w:r w:rsidRPr="00EE243A">
        <w:rPr>
          <w:rFonts w:cstheme="minorHAnsi"/>
          <w:kern w:val="0"/>
        </w:rPr>
        <w:t xml:space="preserve"> </w:t>
      </w:r>
      <w:r w:rsidRPr="00EE243A">
        <w:rPr>
          <w:rFonts w:cstheme="minorHAnsi"/>
          <w:b/>
          <w:bCs/>
          <w:kern w:val="0"/>
        </w:rPr>
        <w:t>220</w:t>
      </w:r>
      <w:r w:rsidRPr="00EE243A">
        <w:rPr>
          <w:rFonts w:cstheme="minorHAnsi"/>
          <w:kern w:val="0"/>
        </w:rPr>
        <w:t>, iyab229 (2022).</w:t>
      </w:r>
    </w:p>
    <w:p w14:paraId="04525F29" w14:textId="77777777" w:rsidR="00D946A6" w:rsidRPr="00EE243A" w:rsidRDefault="00D946A6" w:rsidP="00EE243A">
      <w:pPr>
        <w:rPr>
          <w:rFonts w:cstheme="minorHAnsi"/>
          <w:kern w:val="0"/>
        </w:rPr>
      </w:pPr>
      <w:r w:rsidRPr="00EE243A">
        <w:rPr>
          <w:rFonts w:cstheme="minorHAnsi"/>
          <w:kern w:val="0"/>
        </w:rPr>
        <w:t>16.</w:t>
      </w:r>
      <w:r w:rsidRPr="00EE243A">
        <w:rPr>
          <w:rFonts w:cstheme="minorHAnsi"/>
          <w:kern w:val="0"/>
        </w:rPr>
        <w:tab/>
      </w:r>
      <w:proofErr w:type="spellStart"/>
      <w:r w:rsidRPr="00EE243A">
        <w:rPr>
          <w:rFonts w:cstheme="minorHAnsi"/>
          <w:kern w:val="0"/>
        </w:rPr>
        <w:t>Halldorsson</w:t>
      </w:r>
      <w:proofErr w:type="spellEnd"/>
      <w:r w:rsidRPr="00EE243A">
        <w:rPr>
          <w:rFonts w:cstheme="minorHAnsi"/>
          <w:kern w:val="0"/>
        </w:rPr>
        <w:t xml:space="preserve">, B. V. </w:t>
      </w:r>
      <w:r w:rsidRPr="00EE243A">
        <w:rPr>
          <w:rFonts w:cstheme="minorHAnsi"/>
          <w:i/>
          <w:iCs/>
          <w:kern w:val="0"/>
        </w:rPr>
        <w:t>et al.</w:t>
      </w:r>
      <w:r w:rsidRPr="00EE243A">
        <w:rPr>
          <w:rFonts w:cstheme="minorHAnsi"/>
          <w:kern w:val="0"/>
        </w:rPr>
        <w:t xml:space="preserve"> Characterizing mutagenic effects of recombination through a sequence-level genetic map. </w:t>
      </w:r>
      <w:r w:rsidRPr="00EE243A">
        <w:rPr>
          <w:rFonts w:cstheme="minorHAnsi"/>
          <w:i/>
          <w:iCs/>
          <w:kern w:val="0"/>
        </w:rPr>
        <w:t>Science</w:t>
      </w:r>
      <w:r w:rsidRPr="00EE243A">
        <w:rPr>
          <w:rFonts w:cstheme="minorHAnsi"/>
          <w:kern w:val="0"/>
        </w:rPr>
        <w:t xml:space="preserve"> </w:t>
      </w:r>
      <w:r w:rsidRPr="00EE243A">
        <w:rPr>
          <w:rFonts w:cstheme="minorHAnsi"/>
          <w:b/>
          <w:bCs/>
          <w:kern w:val="0"/>
        </w:rPr>
        <w:t>363</w:t>
      </w:r>
      <w:r w:rsidRPr="00EE243A">
        <w:rPr>
          <w:rFonts w:cstheme="minorHAnsi"/>
          <w:kern w:val="0"/>
        </w:rPr>
        <w:t>, eaau1043 (2019).</w:t>
      </w:r>
    </w:p>
    <w:p w14:paraId="67196243" w14:textId="77777777" w:rsidR="00D946A6" w:rsidRPr="00EE243A" w:rsidRDefault="00D946A6" w:rsidP="00EE243A">
      <w:pPr>
        <w:rPr>
          <w:rFonts w:cstheme="minorHAnsi"/>
          <w:kern w:val="0"/>
        </w:rPr>
      </w:pPr>
      <w:r w:rsidRPr="00EE243A">
        <w:rPr>
          <w:rFonts w:cstheme="minorHAnsi"/>
          <w:kern w:val="0"/>
        </w:rPr>
        <w:t>17.</w:t>
      </w:r>
      <w:r w:rsidRPr="00EE243A">
        <w:rPr>
          <w:rFonts w:cstheme="minorHAnsi"/>
          <w:kern w:val="0"/>
        </w:rPr>
        <w:tab/>
        <w:t xml:space="preserve">Fullerton, S. M., Bernardo Carvalho, A. &amp; Clark, A. G. Local Rates of Recombination Are Positively Correlated with GC Content in the Human Genome. </w:t>
      </w:r>
      <w:r w:rsidRPr="00EE243A">
        <w:rPr>
          <w:rFonts w:cstheme="minorHAnsi"/>
          <w:i/>
          <w:iCs/>
          <w:kern w:val="0"/>
        </w:rPr>
        <w:t>Molecular Biology and Evolution</w:t>
      </w:r>
      <w:r w:rsidRPr="00EE243A">
        <w:rPr>
          <w:rFonts w:cstheme="minorHAnsi"/>
          <w:kern w:val="0"/>
        </w:rPr>
        <w:t xml:space="preserve"> </w:t>
      </w:r>
      <w:r w:rsidRPr="00EE243A">
        <w:rPr>
          <w:rFonts w:cstheme="minorHAnsi"/>
          <w:b/>
          <w:bCs/>
          <w:kern w:val="0"/>
        </w:rPr>
        <w:t>18</w:t>
      </w:r>
      <w:r w:rsidRPr="00EE243A">
        <w:rPr>
          <w:rFonts w:cstheme="minorHAnsi"/>
          <w:kern w:val="0"/>
        </w:rPr>
        <w:t>, 1139–1142 (2001).</w:t>
      </w:r>
    </w:p>
    <w:p w14:paraId="5F7B783D" w14:textId="53DB9149" w:rsidR="00120A6F" w:rsidRDefault="00120A6F" w:rsidP="00210F08">
      <w:pPr>
        <w:pStyle w:val="Heading1"/>
      </w:pPr>
      <w:r>
        <w:lastRenderedPageBreak/>
        <w:t>Appendix</w:t>
      </w:r>
    </w:p>
    <w:p w14:paraId="1EC0B552" w14:textId="77777777" w:rsidR="00120A6F" w:rsidRPr="005B5C84" w:rsidRDefault="00120A6F" w:rsidP="00120A6F">
      <w:pPr>
        <w:pStyle w:val="Heading2"/>
      </w:pPr>
      <w:r>
        <w:t xml:space="preserve">Deriving the marginal distribution of </w:t>
      </w:r>
      <m:oMath>
        <m:r>
          <m:rPr>
            <m:sty m:val="bi"/>
          </m:rPr>
          <w:rPr>
            <w:rFonts w:ascii="Cambria Math" w:hAnsi="Cambria Math"/>
          </w:rPr>
          <m:t>L</m:t>
        </m:r>
      </m:oMath>
      <w:r>
        <w:t xml:space="preserve"> when </w:t>
      </w:r>
      <m:oMath>
        <m:r>
          <m:rPr>
            <m:sty m:val="bi"/>
          </m:rPr>
          <w:rPr>
            <w:rFonts w:ascii="Cambria Math" w:hAnsi="Cambria Math"/>
          </w:rPr>
          <m:t>N</m:t>
        </m:r>
      </m:oMath>
      <w:r>
        <w:t xml:space="preserve"> is a sum of two geometric random variables</w:t>
      </w:r>
    </w:p>
    <w:p w14:paraId="61F8D99D" w14:textId="77777777" w:rsidR="00120A6F" w:rsidRPr="00290ED1" w:rsidRDefault="00120A6F" w:rsidP="00120A6F">
      <w:pPr>
        <w:rPr>
          <w:bCs/>
        </w:rPr>
      </w:pPr>
      <w:r>
        <w:t xml:space="preserve">We 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22C1392C" w14:textId="5794B7B7" w:rsidR="00120A6F" w:rsidRDefault="00120A6F" w:rsidP="00120A6F">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69BB1E5B" w14:textId="77777777" w:rsidR="00120A6F" w:rsidRDefault="00120A6F" w:rsidP="00120A6F">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4A886CF0" w14:textId="77777777" w:rsidR="00120A6F" w:rsidRDefault="00120A6F" w:rsidP="00120A6F">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6EC811E5" w14:textId="77777777" w:rsidR="00120A6F" w:rsidRPr="00304CE1" w:rsidRDefault="00120A6F" w:rsidP="00120A6F">
      <w:pPr>
        <w:jc w:val="left"/>
        <w:rPr>
          <w:szCs w:val="22"/>
        </w:rPr>
      </w:pPr>
      <w:r w:rsidRPr="00304CE1">
        <w:rPr>
          <w:rFonts w:hint="eastAsia"/>
          <w:szCs w:val="22"/>
        </w:rPr>
        <w:t>Then,</w:t>
      </w:r>
    </w:p>
    <w:p w14:paraId="0C636ED0" w14:textId="77777777" w:rsidR="00120A6F" w:rsidRDefault="00120A6F" w:rsidP="00120A6F">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rPr>
              <w:rFonts w:ascii="Cambria Math" w:hAnsi="Cambria Math"/>
            </w:rPr>
            <w:br/>
          </m:r>
        </m:oMath>
      </m:oMathPara>
      <w:r>
        <w:t>Finally,</w:t>
      </w:r>
    </w:p>
    <w:p w14:paraId="5D9ED556" w14:textId="77777777" w:rsidR="00120A6F" w:rsidRPr="00033B9D"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316B31CA" w14:textId="77777777" w:rsidR="00120A6F" w:rsidRDefault="00120A6F" w:rsidP="00120A6F">
      <w:pPr>
        <w:jc w:val="left"/>
      </w:pPr>
      <w:r>
        <w:lastRenderedPageBreak/>
        <w:t xml:space="preserve">Notice that unlike the case where </w:t>
      </w:r>
      <m:oMath>
        <m:r>
          <w:rPr>
            <w:rFonts w:ascii="Cambria Math" w:hAnsi="Cambria Math"/>
          </w:rPr>
          <m:t>N</m:t>
        </m:r>
      </m:oMath>
      <w:r>
        <w:t xml:space="preserve"> is geometric,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t xml:space="preserve"> depends on </w:t>
      </w:r>
      <m:oMath>
        <m:r>
          <w:rPr>
            <w:rFonts w:ascii="Cambria Math" w:hAnsi="Cambria Math"/>
          </w:rPr>
          <m:t>ψ</m:t>
        </m:r>
      </m:oMath>
      <w:r>
        <w:t xml:space="preserve">. </w:t>
      </w:r>
    </w:p>
    <w:p w14:paraId="7861DB49" w14:textId="77777777" w:rsidR="00120A6F" w:rsidRDefault="00120A6F" w:rsidP="00120A6F">
      <w:pPr>
        <w:jc w:val="left"/>
      </w:pPr>
      <w:r>
        <w:t xml:space="preserve">Similarly to the case 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5D26759B" w14:textId="77777777" w:rsidR="00120A6F" w:rsidRPr="004B726B" w:rsidRDefault="00120A6F" w:rsidP="00120A6F">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7"/>
    </w:p>
    <w:p w14:paraId="277A9F57" w14:textId="77777777" w:rsidR="00120A6F" w:rsidRDefault="00120A6F" w:rsidP="00120A6F">
      <w:pPr>
        <w:pStyle w:val="Heading2"/>
      </w:pPr>
      <w:r>
        <w:t>Simulation study to assess the robustness of the model</w:t>
      </w:r>
    </w:p>
    <w:p w14:paraId="263F92E4" w14:textId="77777777" w:rsidR="00120A6F" w:rsidRDefault="00120A6F" w:rsidP="00120A6F">
      <w:r>
        <w:t xml:space="preserve">We run a simulation study to assess how well our model can estimate the mean tract length </w:t>
      </w:r>
      <m:oMath>
        <m:r>
          <w:rPr>
            <w:rFonts w:ascii="Cambria Math" w:hAnsi="Cambria Math"/>
          </w:rPr>
          <m:t>ϕ</m:t>
        </m:r>
      </m:oMath>
      <w:r>
        <w:t xml:space="preserve"> when we misspecify the length distribution of gene conversion tracts. Recall that in our model, we allow this distribution to be geometric or a sum of two geometric random variables. </w:t>
      </w:r>
    </w:p>
    <w:p w14:paraId="6FF2F6D6" w14:textId="6DE15508" w:rsidR="00120A6F" w:rsidRDefault="00120A6F" w:rsidP="00120A6F">
      <w:r>
        <w:t xml:space="preserve">In this simulation study,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four distributions for the length distribution of gene conversion tracts (</w:t>
      </w:r>
      <w:r w:rsidR="002B615A">
        <w:t>Figure S2</w:t>
      </w:r>
      <w:r>
        <w:t>):</w:t>
      </w:r>
    </w:p>
    <w:p w14:paraId="56F470EB" w14:textId="77777777" w:rsidR="00120A6F" w:rsidRDefault="00120A6F" w:rsidP="00120A6F">
      <w:pPr>
        <w:pStyle w:val="ListParagraph"/>
        <w:numPr>
          <w:ilvl w:val="0"/>
          <w:numId w:val="17"/>
        </w:numPr>
      </w:pPr>
      <w:r>
        <w:t>Geometric distribution with mean 300 bp</w:t>
      </w:r>
    </w:p>
    <w:p w14:paraId="7A9CC6E7" w14:textId="77777777" w:rsidR="00120A6F" w:rsidRDefault="00120A6F" w:rsidP="00120A6F">
      <w:pPr>
        <w:pStyle w:val="ListParagraph"/>
        <w:numPr>
          <w:ilvl w:val="0"/>
          <w:numId w:val="17"/>
        </w:numPr>
      </w:pPr>
      <w:r>
        <w:t>Sum of two geometric random variables, each with mean 150 bp</w:t>
      </w:r>
    </w:p>
    <w:p w14:paraId="6B877C75" w14:textId="77777777" w:rsidR="00120A6F" w:rsidRDefault="00120A6F" w:rsidP="00120A6F">
      <w:pPr>
        <w:pStyle w:val="ListParagraph"/>
        <w:numPr>
          <w:ilvl w:val="0"/>
          <w:numId w:val="17"/>
        </w:numPr>
      </w:pPr>
      <w:r>
        <w:t>Sum of three geometric random variables, each with mean 100 bp</w:t>
      </w:r>
    </w:p>
    <w:p w14:paraId="47BE8DF6" w14:textId="77777777" w:rsidR="00120A6F" w:rsidRDefault="00120A6F" w:rsidP="00120A6F">
      <w:pPr>
        <w:pStyle w:val="ListParagraph"/>
        <w:numPr>
          <w:ilvl w:val="0"/>
          <w:numId w:val="17"/>
        </w:numPr>
      </w:pPr>
      <w:r>
        <w:t>Discrete uniform distribution with support from 1 to 599 bp</w:t>
      </w:r>
    </w:p>
    <w:p w14:paraId="73B4C2C6" w14:textId="48C7E334" w:rsidR="00120A6F" w:rsidRDefault="00120A6F" w:rsidP="00120A6F">
      <w:r>
        <w:t xml:space="preserve">All four distributions have mean 300 bp. Recall that in the previous coalescent simulation, we generated 20 regions of length 10 Mb for 125,000 individuals using the coalescent simulator </w:t>
      </w:r>
      <w:proofErr w:type="spellStart"/>
      <w:r>
        <w:t>msprime</w:t>
      </w:r>
      <w:proofErr w:type="spellEnd"/>
      <w:r>
        <w:t xml:space="preserve"> v1.2.</w:t>
      </w:r>
      <w:r w:rsidR="00192EB0">
        <w:fldChar w:fldCharType="begin"/>
      </w:r>
      <w:r w:rsidR="00BF39CB">
        <w:instrText xml:space="preserve"> ADDIN ZOTERO_ITEM CSL_CITATION {"citationID":"1HcRXa80","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192EB0">
        <w:fldChar w:fldCharType="separate"/>
      </w:r>
      <w:r w:rsidR="00EE243A" w:rsidRPr="00EE243A">
        <w:rPr>
          <w:rFonts w:ascii="Calibri" w:cs="Calibri"/>
          <w:kern w:val="0"/>
          <w:vertAlign w:val="superscript"/>
        </w:rPr>
        <w:t>15</w:t>
      </w:r>
      <w:r w:rsidR="00192EB0">
        <w:fldChar w:fldCharType="end"/>
      </w:r>
      <w:r>
        <w:t xml:space="preserve"> In this simulation study, we generate observed tract lengths by simulating gene conversion tracts on the first </w:t>
      </w:r>
      <w:r>
        <w:lastRenderedPageBreak/>
        <w:t xml:space="preserve">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78A12275" w14:textId="77777777" w:rsidR="00120A6F" w:rsidRDefault="00120A6F" w:rsidP="00120A6F">
      <w:pPr>
        <w:pStyle w:val="ListParagraph"/>
        <w:numPr>
          <w:ilvl w:val="0"/>
          <w:numId w:val="18"/>
        </w:numPr>
      </w:pPr>
      <w:r>
        <w:t>We r</w:t>
      </w:r>
      <w:r w:rsidRPr="000850D1">
        <w:t>andomly select a starting position for the gene conversion tract, chosen uniformly across the 10 Mb region.</w:t>
      </w:r>
    </w:p>
    <w:p w14:paraId="58B3DE5C" w14:textId="77777777" w:rsidR="00120A6F" w:rsidRDefault="00120A6F" w:rsidP="00120A6F">
      <w:pPr>
        <w:pStyle w:val="ListParagraph"/>
        <w:numPr>
          <w:ilvl w:val="0"/>
          <w:numId w:val="18"/>
        </w:numPr>
      </w:pPr>
      <w:r>
        <w:t>We</w:t>
      </w:r>
      <w:r w:rsidRPr="000850D1">
        <w:t xml:space="preserve"> </w:t>
      </w:r>
      <w:r>
        <w:t>draw the length of the gene conversion tract from one of the four specified distributions.</w:t>
      </w:r>
    </w:p>
    <w:p w14:paraId="07665301" w14:textId="77777777" w:rsidR="00120A6F" w:rsidRDefault="00120A6F" w:rsidP="00120A6F">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B8B1032" w14:textId="4D9B354C" w:rsidR="00120A6F" w:rsidRDefault="00D32276" w:rsidP="00120A6F">
      <w:r>
        <w:t>Markers with MAF less than 5% were not considered in step 3</w:t>
      </w:r>
      <w:r w:rsidR="00D946A6">
        <w:t>, similarly to how we do not detect allele conversions at these markers using the multi-individual IBD method</w:t>
      </w:r>
      <w:r>
        <w:t>.</w:t>
      </w:r>
      <w:r w:rsidR="00D946A6">
        <w:fldChar w:fldCharType="begin"/>
      </w:r>
      <w:r w:rsidR="00D946A6">
        <w:instrText xml:space="preserve"> ADDIN ZOTERO_ITEM CSL_CITATION {"citationID":"EoQn11F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946A6">
        <w:fldChar w:fldCharType="separate"/>
      </w:r>
      <w:r w:rsidR="00EE243A" w:rsidRPr="00EE243A">
        <w:rPr>
          <w:rFonts w:ascii="Calibri" w:cs="Calibri"/>
          <w:kern w:val="0"/>
          <w:vertAlign w:val="superscript"/>
        </w:rPr>
        <w:t>6</w:t>
      </w:r>
      <w:r w:rsidR="00D946A6">
        <w:fldChar w:fldCharType="end"/>
      </w:r>
      <w:r>
        <w:t xml:space="preserve"> </w:t>
      </w:r>
      <w:r w:rsidR="00120A6F" w:rsidRPr="009876DC">
        <w:t>This procedure</w:t>
      </w:r>
      <w:r w:rsidR="00120A6F">
        <w:t xml:space="preserve"> results in 100,000 observed tract lengths, some of which may be zero bp</w:t>
      </w:r>
      <w:r w:rsidR="00120A6F" w:rsidRPr="004F52E1">
        <w:rPr>
          <w:rFonts w:ascii="-webkit-standard" w:hAnsi="-webkit-standard"/>
          <w:color w:val="000000"/>
          <w:sz w:val="27"/>
          <w:szCs w:val="27"/>
        </w:rPr>
        <w:t xml:space="preserve"> </w:t>
      </w:r>
      <w:r w:rsidR="00120A6F" w:rsidRPr="004F52E1">
        <w:t xml:space="preserve">due to the absence of heterozygous markers within the </w:t>
      </w:r>
      <w:r w:rsidR="00120A6F">
        <w:t>corresponding</w:t>
      </w:r>
      <w:r w:rsidR="00120A6F" w:rsidRPr="004F52E1">
        <w:t xml:space="preserve"> gene conversion tracts</w:t>
      </w:r>
      <w:r w:rsidR="00120A6F">
        <w:t xml:space="preserve">. For each of the four distributions listed earlier, we repeat this procedure 100 times to obtain 100 sets of 100,000 observed tract lengths. Then, we fit our model under both settings for </w:t>
      </w:r>
      <m:oMath>
        <m:r>
          <w:rPr>
            <w:rFonts w:ascii="Cambria Math" w:hAnsi="Cambria Math"/>
          </w:rPr>
          <m:t>N</m:t>
        </m:r>
      </m:oMath>
      <w:r w:rsidR="00120A6F">
        <w:t xml:space="preserve"> (geometric and sum of two geometric random variables), to each set of observed tract lengths (after retaining tract lengths between 2 and 1,500 bp). For each set of observed tract lengths, we obtain both a point estimate and a 95% bootstrap confidence interval for </w:t>
      </w:r>
      <m:oMath>
        <m:r>
          <w:rPr>
            <w:rFonts w:ascii="Cambria Math" w:hAnsi="Cambria Math"/>
          </w:rPr>
          <m:t>ϕ</m:t>
        </m:r>
      </m:oMath>
      <w:r w:rsidR="00120A6F">
        <w:t xml:space="preserve">. The empirical bias and standard error of our estimates under each setting of </w:t>
      </w:r>
      <m:oMath>
        <m:r>
          <w:rPr>
            <w:rFonts w:ascii="Cambria Math" w:hAnsi="Cambria Math"/>
          </w:rPr>
          <m:t>N</m:t>
        </m:r>
      </m:oMath>
      <w:r w:rsidR="00120A6F">
        <w:t xml:space="preserve"> is shown in Table 1. Under the AIC selected setting, we use the estimate from the setting of </w:t>
      </w:r>
      <m:oMath>
        <m:r>
          <w:rPr>
            <w:rFonts w:ascii="Cambria Math" w:hAnsi="Cambria Math"/>
          </w:rPr>
          <m:t>N</m:t>
        </m:r>
      </m:oMath>
      <w:r w:rsidR="00120A6F">
        <w:t xml:space="preserve"> with the smaller AIC value in each of the 100 sets.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895"/>
      </w:tblGrid>
      <w:tr w:rsidR="00120A6F" w:rsidRPr="00094F5D" w14:paraId="41E0513D" w14:textId="77777777" w:rsidTr="00292C5A">
        <w:tc>
          <w:tcPr>
            <w:tcW w:w="2335" w:type="dxa"/>
            <w:vMerge w:val="restart"/>
          </w:tcPr>
          <w:p w14:paraId="20F94F45" w14:textId="77777777" w:rsidR="00120A6F" w:rsidRPr="00094F5D" w:rsidRDefault="00120A6F" w:rsidP="00292C5A"/>
        </w:tc>
        <w:tc>
          <w:tcPr>
            <w:tcW w:w="5670" w:type="dxa"/>
            <w:gridSpan w:val="3"/>
          </w:tcPr>
          <w:p w14:paraId="1762BC59" w14:textId="77777777" w:rsidR="00120A6F" w:rsidRPr="00094F5D" w:rsidRDefault="00120A6F" w:rsidP="00292C5A">
            <w:pPr>
              <w:jc w:val="center"/>
            </w:pPr>
            <w:r w:rsidRPr="00094F5D">
              <w:rPr>
                <w:rFonts w:hint="eastAsia"/>
                <w:lang w:eastAsia="ja-JP"/>
              </w:rPr>
              <w:t>Bias</w:t>
            </w:r>
            <w:r>
              <w:rPr>
                <w:lang w:eastAsia="ja-JP"/>
              </w:rPr>
              <w:t xml:space="preserve"> (SE)</w:t>
            </w:r>
          </w:p>
        </w:tc>
      </w:tr>
      <w:tr w:rsidR="00120A6F" w:rsidRPr="00094F5D" w14:paraId="3A665838" w14:textId="77777777" w:rsidTr="00292C5A">
        <w:tc>
          <w:tcPr>
            <w:tcW w:w="2335" w:type="dxa"/>
            <w:vMerge/>
          </w:tcPr>
          <w:p w14:paraId="55995FC2" w14:textId="77777777" w:rsidR="00120A6F" w:rsidRPr="00094F5D" w:rsidRDefault="00120A6F" w:rsidP="00292C5A"/>
        </w:tc>
        <w:tc>
          <w:tcPr>
            <w:tcW w:w="1530" w:type="dxa"/>
          </w:tcPr>
          <w:p w14:paraId="77FB8411" w14:textId="77777777" w:rsidR="00120A6F" w:rsidRPr="00094F5D" w:rsidRDefault="00120A6F" w:rsidP="00292C5A">
            <w:r w:rsidRPr="00094F5D">
              <w:rPr>
                <w:rFonts w:hint="eastAsia"/>
                <w:lang w:eastAsia="ja-JP"/>
              </w:rPr>
              <w:t>Geometric</w:t>
            </w:r>
            <w:r>
              <w:rPr>
                <w:rFonts w:ascii="Cambria Math" w:hAnsi="Cambria Math"/>
                <w:i/>
              </w:rPr>
              <w:t xml:space="preserve"> </w:t>
            </w:r>
            <m:oMath>
              <m:r>
                <w:rPr>
                  <w:rFonts w:ascii="Cambria Math" w:hAnsi="Cambria Math"/>
                </w:rPr>
                <m:t>N</m:t>
              </m:r>
            </m:oMath>
          </w:p>
        </w:tc>
        <w:tc>
          <w:tcPr>
            <w:tcW w:w="2245" w:type="dxa"/>
          </w:tcPr>
          <w:p w14:paraId="07068447" w14:textId="77777777" w:rsidR="00120A6F" w:rsidRPr="00094F5D" w:rsidRDefault="00120A6F" w:rsidP="00292C5A">
            <w:r w:rsidRPr="00094F5D">
              <w:rPr>
                <w:rFonts w:hint="eastAsia"/>
                <w:lang w:eastAsia="ja-JP"/>
              </w:rPr>
              <w:t>Sum of geometric</w:t>
            </w:r>
            <w:r>
              <w:rPr>
                <w:rFonts w:ascii="Cambria Math" w:hAnsi="Cambria Math"/>
                <w:i/>
              </w:rPr>
              <w:t xml:space="preserve"> </w:t>
            </w:r>
            <m:oMath>
              <m:r>
                <w:rPr>
                  <w:rFonts w:ascii="Cambria Math" w:hAnsi="Cambria Math"/>
                </w:rPr>
                <m:t>N</m:t>
              </m:r>
            </m:oMath>
          </w:p>
        </w:tc>
        <w:tc>
          <w:tcPr>
            <w:tcW w:w="1895" w:type="dxa"/>
          </w:tcPr>
          <w:p w14:paraId="200D5443" w14:textId="77777777" w:rsidR="00120A6F" w:rsidRPr="00094F5D" w:rsidRDefault="00120A6F" w:rsidP="00292C5A">
            <w:r w:rsidRPr="00094F5D">
              <w:rPr>
                <w:rFonts w:hint="eastAsia"/>
                <w:lang w:eastAsia="ja-JP"/>
              </w:rPr>
              <w:t>AIC selected</w:t>
            </w:r>
          </w:p>
        </w:tc>
      </w:tr>
      <w:tr w:rsidR="00120A6F" w:rsidRPr="00094F5D" w14:paraId="664CFCD0" w14:textId="77777777" w:rsidTr="00292C5A">
        <w:tc>
          <w:tcPr>
            <w:tcW w:w="2335" w:type="dxa"/>
          </w:tcPr>
          <w:p w14:paraId="035339EF" w14:textId="77777777" w:rsidR="00120A6F" w:rsidRPr="00094F5D" w:rsidRDefault="00120A6F" w:rsidP="00292C5A">
            <w:r w:rsidRPr="00094F5D">
              <w:rPr>
                <w:rFonts w:hint="eastAsia"/>
                <w:lang w:eastAsia="ja-JP"/>
              </w:rPr>
              <w:t>Geometric</w:t>
            </w:r>
          </w:p>
        </w:tc>
        <w:tc>
          <w:tcPr>
            <w:tcW w:w="1530" w:type="dxa"/>
          </w:tcPr>
          <w:p w14:paraId="2AE23448" w14:textId="1960DAF0" w:rsidR="00120A6F" w:rsidRPr="00094F5D" w:rsidRDefault="00120A6F" w:rsidP="00292C5A">
            <w:pPr>
              <w:jc w:val="center"/>
            </w:pPr>
            <w:r w:rsidRPr="00032167">
              <w:t>-1</w:t>
            </w:r>
            <w:r w:rsidR="00E27695">
              <w:t>6</w:t>
            </w:r>
            <w:r>
              <w:t xml:space="preserve"> bp (</w:t>
            </w:r>
            <w:r w:rsidR="00E27695">
              <w:t>7</w:t>
            </w:r>
            <w:r>
              <w:t>)</w:t>
            </w:r>
          </w:p>
        </w:tc>
        <w:tc>
          <w:tcPr>
            <w:tcW w:w="2245" w:type="dxa"/>
          </w:tcPr>
          <w:p w14:paraId="42FC7950" w14:textId="6DAC80BC" w:rsidR="00120A6F" w:rsidRPr="00094F5D" w:rsidRDefault="00120A6F" w:rsidP="00292C5A">
            <w:pPr>
              <w:jc w:val="center"/>
            </w:pPr>
            <w:r w:rsidRPr="00D41EB8">
              <w:t>11</w:t>
            </w:r>
            <w:r>
              <w:t>4 bp (9)</w:t>
            </w:r>
          </w:p>
        </w:tc>
        <w:tc>
          <w:tcPr>
            <w:tcW w:w="1895" w:type="dxa"/>
          </w:tcPr>
          <w:p w14:paraId="6AC6C3A8" w14:textId="1B56D5FF" w:rsidR="00120A6F" w:rsidRPr="00094F5D" w:rsidRDefault="00120A6F" w:rsidP="00292C5A">
            <w:pPr>
              <w:jc w:val="center"/>
            </w:pPr>
            <w:r>
              <w:t>-14 bp (16)</w:t>
            </w:r>
          </w:p>
        </w:tc>
      </w:tr>
      <w:tr w:rsidR="00120A6F" w:rsidRPr="00094F5D" w14:paraId="3F0110D0" w14:textId="77777777" w:rsidTr="00292C5A">
        <w:tc>
          <w:tcPr>
            <w:tcW w:w="2335" w:type="dxa"/>
          </w:tcPr>
          <w:p w14:paraId="328BB046" w14:textId="77777777" w:rsidR="00120A6F" w:rsidRPr="00094F5D" w:rsidRDefault="00120A6F" w:rsidP="00292C5A">
            <w:r w:rsidRPr="00094F5D">
              <w:rPr>
                <w:rFonts w:hint="eastAsia"/>
                <w:lang w:eastAsia="ja-JP"/>
              </w:rPr>
              <w:t>Sum of</w:t>
            </w:r>
            <w:r>
              <w:rPr>
                <w:lang w:eastAsia="ja-JP"/>
              </w:rPr>
              <w:t xml:space="preserve"> two</w:t>
            </w:r>
            <w:r w:rsidRPr="00094F5D">
              <w:rPr>
                <w:rFonts w:hint="eastAsia"/>
                <w:lang w:eastAsia="ja-JP"/>
              </w:rPr>
              <w:t xml:space="preserve"> geometric</w:t>
            </w:r>
          </w:p>
        </w:tc>
        <w:tc>
          <w:tcPr>
            <w:tcW w:w="1530" w:type="dxa"/>
          </w:tcPr>
          <w:p w14:paraId="33F638CF" w14:textId="4C3ABE55" w:rsidR="00120A6F" w:rsidRPr="00094F5D" w:rsidRDefault="00120A6F" w:rsidP="00292C5A">
            <w:pPr>
              <w:jc w:val="center"/>
            </w:pPr>
            <w:r w:rsidRPr="00032167">
              <w:t>-10</w:t>
            </w:r>
            <w:r>
              <w:t>2 bp (4)</w:t>
            </w:r>
          </w:p>
        </w:tc>
        <w:tc>
          <w:tcPr>
            <w:tcW w:w="2245" w:type="dxa"/>
          </w:tcPr>
          <w:p w14:paraId="07EE2CB4" w14:textId="021022C7" w:rsidR="00120A6F" w:rsidRPr="00094F5D" w:rsidRDefault="00120A6F" w:rsidP="00292C5A">
            <w:pPr>
              <w:jc w:val="center"/>
            </w:pPr>
            <w:r w:rsidRPr="00D41EB8">
              <w:t>-</w:t>
            </w:r>
            <w:r w:rsidR="00E27695">
              <w:t>8</w:t>
            </w:r>
            <w:r>
              <w:t xml:space="preserve"> bp (</w:t>
            </w:r>
            <w:r w:rsidR="00E27695">
              <w:t>6</w:t>
            </w:r>
            <w:r>
              <w:t>)</w:t>
            </w:r>
          </w:p>
        </w:tc>
        <w:tc>
          <w:tcPr>
            <w:tcW w:w="1895" w:type="dxa"/>
          </w:tcPr>
          <w:p w14:paraId="57359E27" w14:textId="0B77C9A8" w:rsidR="00120A6F" w:rsidRPr="00094F5D" w:rsidRDefault="00120A6F" w:rsidP="00292C5A">
            <w:pPr>
              <w:jc w:val="center"/>
            </w:pPr>
            <w:r w:rsidRPr="001A7AF7">
              <w:t>-</w:t>
            </w:r>
            <w:r>
              <w:t>17 bp (29)</w:t>
            </w:r>
          </w:p>
        </w:tc>
      </w:tr>
      <w:tr w:rsidR="00120A6F" w:rsidRPr="00094F5D" w14:paraId="2C038FD7" w14:textId="77777777" w:rsidTr="00292C5A">
        <w:tc>
          <w:tcPr>
            <w:tcW w:w="2335" w:type="dxa"/>
          </w:tcPr>
          <w:p w14:paraId="26EEE2D1" w14:textId="77777777" w:rsidR="00120A6F" w:rsidRPr="00094F5D" w:rsidRDefault="00120A6F" w:rsidP="00292C5A">
            <w:r>
              <w:rPr>
                <w:lang w:eastAsia="ja-JP"/>
              </w:rPr>
              <w:lastRenderedPageBreak/>
              <w:t>Sum of three geometric</w:t>
            </w:r>
          </w:p>
        </w:tc>
        <w:tc>
          <w:tcPr>
            <w:tcW w:w="1530" w:type="dxa"/>
          </w:tcPr>
          <w:p w14:paraId="35802AF1" w14:textId="17806500" w:rsidR="00120A6F" w:rsidRPr="00094F5D" w:rsidRDefault="00120A6F" w:rsidP="00292C5A">
            <w:pPr>
              <w:jc w:val="center"/>
            </w:pPr>
            <w:r w:rsidRPr="00032167">
              <w:t>-13</w:t>
            </w:r>
            <w:r w:rsidR="00E27695">
              <w:t>3</w:t>
            </w:r>
            <w:r>
              <w:t xml:space="preserve"> bp (</w:t>
            </w:r>
            <w:r w:rsidR="00E27695">
              <w:t>4</w:t>
            </w:r>
            <w:r>
              <w:t>)</w:t>
            </w:r>
          </w:p>
        </w:tc>
        <w:tc>
          <w:tcPr>
            <w:tcW w:w="2245" w:type="dxa"/>
          </w:tcPr>
          <w:p w14:paraId="10FC302D" w14:textId="4AB1FED1" w:rsidR="00120A6F" w:rsidRPr="00094F5D" w:rsidRDefault="00120A6F" w:rsidP="00292C5A">
            <w:pPr>
              <w:jc w:val="center"/>
            </w:pPr>
            <w:r w:rsidRPr="00D41EB8">
              <w:t>-5</w:t>
            </w:r>
            <w:r>
              <w:t>3 bp (</w:t>
            </w:r>
            <w:r w:rsidR="00E27695">
              <w:t>6</w:t>
            </w:r>
            <w:r>
              <w:t>)</w:t>
            </w:r>
          </w:p>
        </w:tc>
        <w:tc>
          <w:tcPr>
            <w:tcW w:w="1895" w:type="dxa"/>
          </w:tcPr>
          <w:p w14:paraId="35D0F2E8" w14:textId="449B4745" w:rsidR="00120A6F" w:rsidRPr="00094F5D" w:rsidRDefault="00120A6F" w:rsidP="00292C5A">
            <w:pPr>
              <w:jc w:val="center"/>
            </w:pPr>
            <w:r w:rsidRPr="001A7AF7">
              <w:t>-5</w:t>
            </w:r>
            <w:r>
              <w:t>3 bp (</w:t>
            </w:r>
            <w:r w:rsidR="00E27695">
              <w:t>6</w:t>
            </w:r>
            <w:r>
              <w:t>)</w:t>
            </w:r>
          </w:p>
        </w:tc>
      </w:tr>
      <w:tr w:rsidR="00120A6F" w:rsidRPr="00094F5D" w14:paraId="39CEA911" w14:textId="77777777" w:rsidTr="00292C5A">
        <w:tc>
          <w:tcPr>
            <w:tcW w:w="2335" w:type="dxa"/>
          </w:tcPr>
          <w:p w14:paraId="1FB1F19E" w14:textId="77777777" w:rsidR="00120A6F" w:rsidRPr="00094F5D" w:rsidRDefault="00120A6F" w:rsidP="00292C5A">
            <w:r w:rsidRPr="00094F5D">
              <w:rPr>
                <w:rFonts w:hint="eastAsia"/>
                <w:lang w:eastAsia="ja-JP"/>
              </w:rPr>
              <w:t>Uniform</w:t>
            </w:r>
          </w:p>
        </w:tc>
        <w:tc>
          <w:tcPr>
            <w:tcW w:w="1530" w:type="dxa"/>
          </w:tcPr>
          <w:p w14:paraId="088EEAF5" w14:textId="6B0789FB" w:rsidR="00120A6F" w:rsidRPr="00094F5D" w:rsidRDefault="00120A6F" w:rsidP="00292C5A">
            <w:pPr>
              <w:jc w:val="center"/>
            </w:pPr>
            <w:r w:rsidRPr="00032167">
              <w:t>-143</w:t>
            </w:r>
            <w:r>
              <w:t xml:space="preserve"> bp (3)</w:t>
            </w:r>
          </w:p>
        </w:tc>
        <w:tc>
          <w:tcPr>
            <w:tcW w:w="2245" w:type="dxa"/>
          </w:tcPr>
          <w:p w14:paraId="6DD86117" w14:textId="1C1FD85F" w:rsidR="00120A6F" w:rsidRPr="00094F5D" w:rsidRDefault="00120A6F" w:rsidP="00292C5A">
            <w:pPr>
              <w:jc w:val="center"/>
            </w:pPr>
            <w:r w:rsidRPr="00D41EB8">
              <w:t>-</w:t>
            </w:r>
            <w:r w:rsidR="00E27695">
              <w:t>70</w:t>
            </w:r>
            <w:r>
              <w:t xml:space="preserve"> bp (4)</w:t>
            </w:r>
          </w:p>
        </w:tc>
        <w:tc>
          <w:tcPr>
            <w:tcW w:w="1895" w:type="dxa"/>
          </w:tcPr>
          <w:p w14:paraId="21119004" w14:textId="406BBA7B" w:rsidR="00120A6F" w:rsidRPr="00094F5D" w:rsidRDefault="00120A6F" w:rsidP="00292C5A">
            <w:pPr>
              <w:jc w:val="center"/>
            </w:pPr>
            <w:r w:rsidRPr="00C334C2">
              <w:t>-</w:t>
            </w:r>
            <w:r w:rsidR="00E27695">
              <w:t>70</w:t>
            </w:r>
            <w:r>
              <w:t xml:space="preserve"> bp (4)</w:t>
            </w:r>
          </w:p>
        </w:tc>
      </w:tr>
    </w:tbl>
    <w:p w14:paraId="4838D32F" w14:textId="77777777" w:rsidR="00120A6F" w:rsidRDefault="00120A6F" w:rsidP="00120A6F"/>
    <w:p w14:paraId="3231E1C6" w14:textId="77777777" w:rsidR="0015641C" w:rsidRDefault="0015641C" w:rsidP="00120A6F">
      <w:pPr>
        <w:rPr>
          <w:rFonts w:ascii="Calibri" w:hAnsi="Calibri" w:cs="Calibri"/>
          <w:b/>
          <w:bCs/>
          <w:szCs w:val="22"/>
        </w:rPr>
      </w:pPr>
    </w:p>
    <w:p w14:paraId="5D82565C" w14:textId="2EEC16C2" w:rsidR="00120A6F" w:rsidRDefault="00120A6F" w:rsidP="00120A6F">
      <w:pPr>
        <w:rPr>
          <w:rFonts w:ascii="Calibri" w:hAnsi="Calibri" w:cs="Calibri"/>
          <w:iCs/>
          <w:szCs w:val="22"/>
        </w:rPr>
      </w:pPr>
      <w:r>
        <w:rPr>
          <w:rFonts w:ascii="Calibri" w:hAnsi="Calibri" w:cs="Calibri"/>
          <w:b/>
          <w:bCs/>
          <w:szCs w:val="22"/>
        </w:rPr>
        <w:t>Table 1.</w:t>
      </w:r>
      <w:r>
        <w:rPr>
          <w:rFonts w:ascii="Calibri" w:hAnsi="Calibri" w:cs="Calibri"/>
          <w:b/>
          <w:bCs/>
          <w:iCs/>
          <w:szCs w:val="22"/>
        </w:rPr>
        <w:t xml:space="preserve"> Bias and standard error from simulation study to assess robustness. </w:t>
      </w:r>
      <w:r>
        <w:rPr>
          <w:rFonts w:ascii="Calibri" w:hAnsi="Calibri" w:cs="Calibri"/>
          <w:iCs/>
          <w:szCs w:val="22"/>
        </w:rPr>
        <w:t xml:space="preserve">We report the empirical bias and standard error (in parentheses) of our estimates across 100 replicates for each distribution used to simulate the gene conversion tract lengths and for each setting of </w:t>
      </w:r>
      <m:oMath>
        <m:r>
          <w:rPr>
            <w:rFonts w:ascii="Cambria Math" w:hAnsi="Cambria Math"/>
          </w:rPr>
          <m:t>N</m:t>
        </m:r>
      </m:oMath>
      <w:r>
        <w:rPr>
          <w:rFonts w:ascii="Calibri" w:hAnsi="Calibri" w:cs="Calibri"/>
          <w:iCs/>
          <w:szCs w:val="22"/>
        </w:rPr>
        <w:t xml:space="preserve">. Under the AIC selected setting, </w:t>
      </w:r>
      <w:r>
        <w:t>we use the estimate from the model with the smaller AIC value in each of the 100 replicates.</w:t>
      </w:r>
    </w:p>
    <w:p w14:paraId="568A2236" w14:textId="4F0A2ED0" w:rsidR="0026574C" w:rsidRPr="00192EB0" w:rsidRDefault="00120A6F" w:rsidP="00120A6F">
      <w:pPr>
        <w:rPr>
          <w:rFonts w:ascii="Calibri" w:hAnsi="Calibri" w:cs="Calibri"/>
          <w:iCs/>
          <w:szCs w:val="22"/>
        </w:rPr>
      </w:pPr>
      <w:r>
        <w:rPr>
          <w:rFonts w:ascii="Calibri" w:hAnsi="Calibri" w:cs="Calibri"/>
          <w:iCs/>
          <w:szCs w:val="22"/>
        </w:rPr>
        <w:t xml:space="preserve">We also calculated the coverage of our 95% bootstrap confidence intervals. When the gene conversion tracts were simulated from a geometric distribution, and we specified </w:t>
      </w:r>
      <m:oMath>
        <m:r>
          <w:rPr>
            <w:rFonts w:ascii="Cambria Math" w:hAnsi="Cambria Math"/>
          </w:rPr>
          <m:t>N</m:t>
        </m:r>
      </m:oMath>
      <w:r>
        <w:rPr>
          <w:rFonts w:ascii="Calibri" w:hAnsi="Calibri" w:cs="Calibri"/>
          <w:iCs/>
          <w:szCs w:val="22"/>
        </w:rPr>
        <w:t xml:space="preserve"> to be geometric in our model, our 95% confidence intervals covered the true mean of 300 in 34 out of the 100 replicates. When the gene conversion tracts were simulated from a sum of two geometric random variables, and we specified </w:t>
      </w:r>
      <m:oMath>
        <m:r>
          <w:rPr>
            <w:rFonts w:ascii="Cambria Math" w:hAnsi="Cambria Math"/>
          </w:rPr>
          <m:t>N</m:t>
        </m:r>
      </m:oMath>
      <w:r>
        <w:rPr>
          <w:rFonts w:ascii="Calibri" w:hAnsi="Calibri" w:cs="Calibri"/>
          <w:iCs/>
          <w:szCs w:val="22"/>
        </w:rPr>
        <w:t xml:space="preserve"> to be this distribution in our model, our 95% confidence intervals covered the true mean of 300 in 79 out of the 100 replicates. When we simulated the gene conversion tract lengths from the remaining two distributions, the coverage was 0% under both settings of the model.</w:t>
      </w:r>
    </w:p>
    <w:sectPr w:rsidR="0026574C" w:rsidRPr="00192EB0" w:rsidSect="00F31659">
      <w:foot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7596B12" w14:textId="77777777" w:rsidR="004A20FD" w:rsidRDefault="004A20FD" w:rsidP="00EE1442">
      <w:pPr>
        <w:spacing w:after="0" w:line="240" w:lineRule="auto"/>
      </w:pPr>
      <w:r>
        <w:separator/>
      </w:r>
    </w:p>
  </w:endnote>
  <w:endnote w:type="continuationSeparator" w:id="0">
    <w:p w14:paraId="1DD40D5E" w14:textId="77777777" w:rsidR="004A20FD" w:rsidRDefault="004A20FD"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A050E7" w14:textId="77777777" w:rsidR="004A20FD" w:rsidRDefault="004A20FD" w:rsidP="00EE1442">
      <w:pPr>
        <w:spacing w:after="0" w:line="240" w:lineRule="auto"/>
      </w:pPr>
      <w:r>
        <w:separator/>
      </w:r>
    </w:p>
  </w:footnote>
  <w:footnote w:type="continuationSeparator" w:id="0">
    <w:p w14:paraId="15B65E06" w14:textId="77777777" w:rsidR="004A20FD" w:rsidRDefault="004A20FD"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haron Browning">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14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8F1"/>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7ED"/>
    <w:rsid w:val="00060941"/>
    <w:rsid w:val="00060CB5"/>
    <w:rsid w:val="00060F0A"/>
    <w:rsid w:val="0006115D"/>
    <w:rsid w:val="00061322"/>
    <w:rsid w:val="0006170B"/>
    <w:rsid w:val="0006187D"/>
    <w:rsid w:val="00061FFB"/>
    <w:rsid w:val="0006265C"/>
    <w:rsid w:val="0006344D"/>
    <w:rsid w:val="0006382C"/>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66"/>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477"/>
    <w:rsid w:val="000A157E"/>
    <w:rsid w:val="000A1C12"/>
    <w:rsid w:val="000A2C34"/>
    <w:rsid w:val="000A2F77"/>
    <w:rsid w:val="000A374E"/>
    <w:rsid w:val="000A3C68"/>
    <w:rsid w:val="000A3E01"/>
    <w:rsid w:val="000A3E1D"/>
    <w:rsid w:val="000A4001"/>
    <w:rsid w:val="000A40B6"/>
    <w:rsid w:val="000A53B5"/>
    <w:rsid w:val="000A65D5"/>
    <w:rsid w:val="000A6E88"/>
    <w:rsid w:val="000A7567"/>
    <w:rsid w:val="000B13B9"/>
    <w:rsid w:val="000B171C"/>
    <w:rsid w:val="000B1B4D"/>
    <w:rsid w:val="000B1E03"/>
    <w:rsid w:val="000B1E67"/>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4EF8"/>
    <w:rsid w:val="000D50C5"/>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B03"/>
    <w:rsid w:val="000E3DBD"/>
    <w:rsid w:val="000E3EAC"/>
    <w:rsid w:val="000E4510"/>
    <w:rsid w:val="000E477C"/>
    <w:rsid w:val="000E63B9"/>
    <w:rsid w:val="000E7211"/>
    <w:rsid w:val="000E7DD0"/>
    <w:rsid w:val="000F00AC"/>
    <w:rsid w:val="000F1536"/>
    <w:rsid w:val="000F15E1"/>
    <w:rsid w:val="000F18B6"/>
    <w:rsid w:val="000F1DDE"/>
    <w:rsid w:val="000F2294"/>
    <w:rsid w:val="000F3199"/>
    <w:rsid w:val="000F34BE"/>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A6F"/>
    <w:rsid w:val="00120EBA"/>
    <w:rsid w:val="00121B1F"/>
    <w:rsid w:val="00121CC2"/>
    <w:rsid w:val="001225D1"/>
    <w:rsid w:val="00122615"/>
    <w:rsid w:val="001228B7"/>
    <w:rsid w:val="00122BFA"/>
    <w:rsid w:val="00122E61"/>
    <w:rsid w:val="00122FE1"/>
    <w:rsid w:val="00124E82"/>
    <w:rsid w:val="001250A1"/>
    <w:rsid w:val="00125EE0"/>
    <w:rsid w:val="001262F0"/>
    <w:rsid w:val="00126868"/>
    <w:rsid w:val="00126B7C"/>
    <w:rsid w:val="00127EC0"/>
    <w:rsid w:val="00130D99"/>
    <w:rsid w:val="00130DBC"/>
    <w:rsid w:val="00131338"/>
    <w:rsid w:val="00131691"/>
    <w:rsid w:val="00131FB5"/>
    <w:rsid w:val="00132013"/>
    <w:rsid w:val="00133F4E"/>
    <w:rsid w:val="0013449C"/>
    <w:rsid w:val="001344E6"/>
    <w:rsid w:val="00134671"/>
    <w:rsid w:val="001358B6"/>
    <w:rsid w:val="00135A97"/>
    <w:rsid w:val="00136A11"/>
    <w:rsid w:val="00137441"/>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9E"/>
    <w:rsid w:val="00150337"/>
    <w:rsid w:val="00150C00"/>
    <w:rsid w:val="001511AE"/>
    <w:rsid w:val="001511C5"/>
    <w:rsid w:val="001519A7"/>
    <w:rsid w:val="00151F48"/>
    <w:rsid w:val="00152CA2"/>
    <w:rsid w:val="00153446"/>
    <w:rsid w:val="00153556"/>
    <w:rsid w:val="00153D7E"/>
    <w:rsid w:val="00153F41"/>
    <w:rsid w:val="00154181"/>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295E"/>
    <w:rsid w:val="00192EB0"/>
    <w:rsid w:val="0019392A"/>
    <w:rsid w:val="00193969"/>
    <w:rsid w:val="00193C52"/>
    <w:rsid w:val="0019459F"/>
    <w:rsid w:val="00195058"/>
    <w:rsid w:val="00195850"/>
    <w:rsid w:val="00195AE6"/>
    <w:rsid w:val="00196EFA"/>
    <w:rsid w:val="0019713D"/>
    <w:rsid w:val="001972D3"/>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7E9"/>
    <w:rsid w:val="001B0A73"/>
    <w:rsid w:val="001B0CD9"/>
    <w:rsid w:val="001B0F49"/>
    <w:rsid w:val="001B18FF"/>
    <w:rsid w:val="001B1C60"/>
    <w:rsid w:val="001B2684"/>
    <w:rsid w:val="001B2FB9"/>
    <w:rsid w:val="001B340E"/>
    <w:rsid w:val="001B3442"/>
    <w:rsid w:val="001B38C2"/>
    <w:rsid w:val="001B3A72"/>
    <w:rsid w:val="001B4550"/>
    <w:rsid w:val="001B4F21"/>
    <w:rsid w:val="001B53CA"/>
    <w:rsid w:val="001B5A2C"/>
    <w:rsid w:val="001B5C17"/>
    <w:rsid w:val="001B5EA0"/>
    <w:rsid w:val="001B6016"/>
    <w:rsid w:val="001B6ABF"/>
    <w:rsid w:val="001B6C7C"/>
    <w:rsid w:val="001B6F39"/>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19E1"/>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5FC"/>
    <w:rsid w:val="001F1B39"/>
    <w:rsid w:val="001F1FD9"/>
    <w:rsid w:val="001F245D"/>
    <w:rsid w:val="001F3064"/>
    <w:rsid w:val="001F33BD"/>
    <w:rsid w:val="001F3C6E"/>
    <w:rsid w:val="001F4B9D"/>
    <w:rsid w:val="001F4BC4"/>
    <w:rsid w:val="001F4D03"/>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B0"/>
    <w:rsid w:val="00215EE3"/>
    <w:rsid w:val="00215FC2"/>
    <w:rsid w:val="00216C2A"/>
    <w:rsid w:val="0021734F"/>
    <w:rsid w:val="00217AA8"/>
    <w:rsid w:val="00217F56"/>
    <w:rsid w:val="00217F62"/>
    <w:rsid w:val="002203F1"/>
    <w:rsid w:val="00220500"/>
    <w:rsid w:val="002205F9"/>
    <w:rsid w:val="002207CC"/>
    <w:rsid w:val="00220B2D"/>
    <w:rsid w:val="002212D0"/>
    <w:rsid w:val="002214FA"/>
    <w:rsid w:val="002219E2"/>
    <w:rsid w:val="0022213D"/>
    <w:rsid w:val="002224BC"/>
    <w:rsid w:val="002224CD"/>
    <w:rsid w:val="002227AE"/>
    <w:rsid w:val="002229EC"/>
    <w:rsid w:val="00222ADB"/>
    <w:rsid w:val="00222B23"/>
    <w:rsid w:val="002234B6"/>
    <w:rsid w:val="0022358B"/>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E98"/>
    <w:rsid w:val="00240004"/>
    <w:rsid w:val="00240072"/>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8A4"/>
    <w:rsid w:val="00251DDE"/>
    <w:rsid w:val="00252C43"/>
    <w:rsid w:val="00253385"/>
    <w:rsid w:val="002537AC"/>
    <w:rsid w:val="00254027"/>
    <w:rsid w:val="00254DBA"/>
    <w:rsid w:val="002550FC"/>
    <w:rsid w:val="002551A8"/>
    <w:rsid w:val="002559D0"/>
    <w:rsid w:val="002561A5"/>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DE5"/>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2D02"/>
    <w:rsid w:val="00282E2A"/>
    <w:rsid w:val="0028353D"/>
    <w:rsid w:val="002838CE"/>
    <w:rsid w:val="002843DF"/>
    <w:rsid w:val="00284EF1"/>
    <w:rsid w:val="00284F95"/>
    <w:rsid w:val="00285CF5"/>
    <w:rsid w:val="0028640E"/>
    <w:rsid w:val="00286AA6"/>
    <w:rsid w:val="002870C4"/>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5A8A"/>
    <w:rsid w:val="002A613C"/>
    <w:rsid w:val="002A66AB"/>
    <w:rsid w:val="002A66AE"/>
    <w:rsid w:val="002A6B26"/>
    <w:rsid w:val="002A6B64"/>
    <w:rsid w:val="002A6D93"/>
    <w:rsid w:val="002A78D3"/>
    <w:rsid w:val="002A7923"/>
    <w:rsid w:val="002A7FCF"/>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D7CA9"/>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5F78"/>
    <w:rsid w:val="002E63D4"/>
    <w:rsid w:val="002E671E"/>
    <w:rsid w:val="002E678E"/>
    <w:rsid w:val="002E69A5"/>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2F771B"/>
    <w:rsid w:val="003007A5"/>
    <w:rsid w:val="003007BC"/>
    <w:rsid w:val="00300A57"/>
    <w:rsid w:val="00300D9F"/>
    <w:rsid w:val="00301353"/>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1811"/>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41A"/>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24D9"/>
    <w:rsid w:val="00372658"/>
    <w:rsid w:val="003729A2"/>
    <w:rsid w:val="00372C20"/>
    <w:rsid w:val="00372EDB"/>
    <w:rsid w:val="00373338"/>
    <w:rsid w:val="0037398B"/>
    <w:rsid w:val="00373E9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0A7"/>
    <w:rsid w:val="00387552"/>
    <w:rsid w:val="00387570"/>
    <w:rsid w:val="00387B2E"/>
    <w:rsid w:val="00387E25"/>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85A"/>
    <w:rsid w:val="003A2E44"/>
    <w:rsid w:val="003A344F"/>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2A20"/>
    <w:rsid w:val="003B30D1"/>
    <w:rsid w:val="003B37AA"/>
    <w:rsid w:val="003B3D67"/>
    <w:rsid w:val="003B4015"/>
    <w:rsid w:val="003B41DD"/>
    <w:rsid w:val="003B45B3"/>
    <w:rsid w:val="003B5655"/>
    <w:rsid w:val="003B5755"/>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A6C"/>
    <w:rsid w:val="003C0E08"/>
    <w:rsid w:val="003C1581"/>
    <w:rsid w:val="003C311B"/>
    <w:rsid w:val="003C35E1"/>
    <w:rsid w:val="003C3CAE"/>
    <w:rsid w:val="003C3ECD"/>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073D"/>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CB9"/>
    <w:rsid w:val="00411D87"/>
    <w:rsid w:val="00411DA3"/>
    <w:rsid w:val="00411DF7"/>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2FF"/>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1BF1"/>
    <w:rsid w:val="004624BF"/>
    <w:rsid w:val="0046277D"/>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735"/>
    <w:rsid w:val="00487BB5"/>
    <w:rsid w:val="00487D7C"/>
    <w:rsid w:val="004902D4"/>
    <w:rsid w:val="00490807"/>
    <w:rsid w:val="004909D9"/>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4C7E"/>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0FD"/>
    <w:rsid w:val="004A2543"/>
    <w:rsid w:val="004A2B4A"/>
    <w:rsid w:val="004A2BF9"/>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4CC0"/>
    <w:rsid w:val="004B5294"/>
    <w:rsid w:val="004B6824"/>
    <w:rsid w:val="004B7192"/>
    <w:rsid w:val="004B726B"/>
    <w:rsid w:val="004B73A5"/>
    <w:rsid w:val="004B74EB"/>
    <w:rsid w:val="004B758F"/>
    <w:rsid w:val="004B75E5"/>
    <w:rsid w:val="004B797F"/>
    <w:rsid w:val="004B7997"/>
    <w:rsid w:val="004C0104"/>
    <w:rsid w:val="004C0912"/>
    <w:rsid w:val="004C0B2E"/>
    <w:rsid w:val="004C0D3F"/>
    <w:rsid w:val="004C21AF"/>
    <w:rsid w:val="004C21CD"/>
    <w:rsid w:val="004C26CB"/>
    <w:rsid w:val="004C3047"/>
    <w:rsid w:val="004C3DAB"/>
    <w:rsid w:val="004C432F"/>
    <w:rsid w:val="004C4436"/>
    <w:rsid w:val="004C5030"/>
    <w:rsid w:val="004C51AF"/>
    <w:rsid w:val="004C53BC"/>
    <w:rsid w:val="004C57CB"/>
    <w:rsid w:val="004C6193"/>
    <w:rsid w:val="004C6F61"/>
    <w:rsid w:val="004C7CC7"/>
    <w:rsid w:val="004D0BF3"/>
    <w:rsid w:val="004D1A36"/>
    <w:rsid w:val="004D2121"/>
    <w:rsid w:val="004D248E"/>
    <w:rsid w:val="004D2CD1"/>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774"/>
    <w:rsid w:val="004F2A98"/>
    <w:rsid w:val="004F2C2C"/>
    <w:rsid w:val="004F2F5E"/>
    <w:rsid w:val="004F333A"/>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249"/>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2747"/>
    <w:rsid w:val="0052305A"/>
    <w:rsid w:val="005233CF"/>
    <w:rsid w:val="00523C80"/>
    <w:rsid w:val="00523D89"/>
    <w:rsid w:val="00523ECE"/>
    <w:rsid w:val="005241D7"/>
    <w:rsid w:val="005243F8"/>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E8C"/>
    <w:rsid w:val="00555F8C"/>
    <w:rsid w:val="005569BE"/>
    <w:rsid w:val="00557752"/>
    <w:rsid w:val="005578E5"/>
    <w:rsid w:val="00557E23"/>
    <w:rsid w:val="00560949"/>
    <w:rsid w:val="00560A43"/>
    <w:rsid w:val="00560D1B"/>
    <w:rsid w:val="00560DE5"/>
    <w:rsid w:val="00560F17"/>
    <w:rsid w:val="005611C5"/>
    <w:rsid w:val="005616C8"/>
    <w:rsid w:val="005617D3"/>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6EC"/>
    <w:rsid w:val="0057199D"/>
    <w:rsid w:val="0057252E"/>
    <w:rsid w:val="00572590"/>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66"/>
    <w:rsid w:val="00584EF6"/>
    <w:rsid w:val="00585FF3"/>
    <w:rsid w:val="005860BD"/>
    <w:rsid w:val="005869B2"/>
    <w:rsid w:val="0058721A"/>
    <w:rsid w:val="00587582"/>
    <w:rsid w:val="00590352"/>
    <w:rsid w:val="00590593"/>
    <w:rsid w:val="00590AC4"/>
    <w:rsid w:val="00590C86"/>
    <w:rsid w:val="0059147C"/>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120D"/>
    <w:rsid w:val="005D121B"/>
    <w:rsid w:val="005D1C91"/>
    <w:rsid w:val="005D2054"/>
    <w:rsid w:val="005D23D1"/>
    <w:rsid w:val="005D2B44"/>
    <w:rsid w:val="005D334A"/>
    <w:rsid w:val="005D3A98"/>
    <w:rsid w:val="005D3B17"/>
    <w:rsid w:val="005D3DED"/>
    <w:rsid w:val="005D4060"/>
    <w:rsid w:val="005D4443"/>
    <w:rsid w:val="005D4922"/>
    <w:rsid w:val="005D4DCE"/>
    <w:rsid w:val="005D5F72"/>
    <w:rsid w:val="005D62AC"/>
    <w:rsid w:val="005D631C"/>
    <w:rsid w:val="005D63F0"/>
    <w:rsid w:val="005D66B0"/>
    <w:rsid w:val="005D7291"/>
    <w:rsid w:val="005E0007"/>
    <w:rsid w:val="005E03E3"/>
    <w:rsid w:val="005E07B4"/>
    <w:rsid w:val="005E11FC"/>
    <w:rsid w:val="005E1365"/>
    <w:rsid w:val="005E1706"/>
    <w:rsid w:val="005E1EFC"/>
    <w:rsid w:val="005E1FCC"/>
    <w:rsid w:val="005E206E"/>
    <w:rsid w:val="005E20EB"/>
    <w:rsid w:val="005E24A8"/>
    <w:rsid w:val="005E27AC"/>
    <w:rsid w:val="005E27E0"/>
    <w:rsid w:val="005E290B"/>
    <w:rsid w:val="005E3602"/>
    <w:rsid w:val="005E367F"/>
    <w:rsid w:val="005E473B"/>
    <w:rsid w:val="005E4FFA"/>
    <w:rsid w:val="005E5F9D"/>
    <w:rsid w:val="005E634B"/>
    <w:rsid w:val="005E6484"/>
    <w:rsid w:val="005E71FB"/>
    <w:rsid w:val="005E7673"/>
    <w:rsid w:val="005E78A6"/>
    <w:rsid w:val="005E7A14"/>
    <w:rsid w:val="005F04D1"/>
    <w:rsid w:val="005F0B8A"/>
    <w:rsid w:val="005F184B"/>
    <w:rsid w:val="005F1AC2"/>
    <w:rsid w:val="005F2815"/>
    <w:rsid w:val="005F2F7D"/>
    <w:rsid w:val="005F370D"/>
    <w:rsid w:val="005F3961"/>
    <w:rsid w:val="005F3B10"/>
    <w:rsid w:val="005F4310"/>
    <w:rsid w:val="005F441A"/>
    <w:rsid w:val="005F453E"/>
    <w:rsid w:val="005F4A1F"/>
    <w:rsid w:val="005F4A43"/>
    <w:rsid w:val="005F4CBC"/>
    <w:rsid w:val="005F56A1"/>
    <w:rsid w:val="005F63DE"/>
    <w:rsid w:val="005F6857"/>
    <w:rsid w:val="005F6B01"/>
    <w:rsid w:val="005F6F37"/>
    <w:rsid w:val="005F7542"/>
    <w:rsid w:val="005F7B58"/>
    <w:rsid w:val="005F7DB3"/>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1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914"/>
    <w:rsid w:val="00623A95"/>
    <w:rsid w:val="00623FE8"/>
    <w:rsid w:val="0062412D"/>
    <w:rsid w:val="0062580C"/>
    <w:rsid w:val="00625D95"/>
    <w:rsid w:val="00626DC2"/>
    <w:rsid w:val="00626E94"/>
    <w:rsid w:val="00627FDA"/>
    <w:rsid w:val="006308AA"/>
    <w:rsid w:val="00630E62"/>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ACB"/>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4DEF"/>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DA7"/>
    <w:rsid w:val="00676F13"/>
    <w:rsid w:val="00677CAE"/>
    <w:rsid w:val="0068046C"/>
    <w:rsid w:val="00680798"/>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434"/>
    <w:rsid w:val="00683EC6"/>
    <w:rsid w:val="00684112"/>
    <w:rsid w:val="0068475D"/>
    <w:rsid w:val="00684815"/>
    <w:rsid w:val="006849BA"/>
    <w:rsid w:val="006850D5"/>
    <w:rsid w:val="006857B8"/>
    <w:rsid w:val="00685B6E"/>
    <w:rsid w:val="006867D9"/>
    <w:rsid w:val="00687203"/>
    <w:rsid w:val="0068791B"/>
    <w:rsid w:val="00690265"/>
    <w:rsid w:val="00690408"/>
    <w:rsid w:val="00690FC6"/>
    <w:rsid w:val="006912F0"/>
    <w:rsid w:val="006915AB"/>
    <w:rsid w:val="006916AD"/>
    <w:rsid w:val="006919F0"/>
    <w:rsid w:val="00692C5D"/>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217"/>
    <w:rsid w:val="006A3766"/>
    <w:rsid w:val="006A39B7"/>
    <w:rsid w:val="006A3E0E"/>
    <w:rsid w:val="006A3E42"/>
    <w:rsid w:val="006A4C8B"/>
    <w:rsid w:val="006A53C0"/>
    <w:rsid w:val="006A56FA"/>
    <w:rsid w:val="006A5D49"/>
    <w:rsid w:val="006A6115"/>
    <w:rsid w:val="006A7428"/>
    <w:rsid w:val="006A795B"/>
    <w:rsid w:val="006A7FAC"/>
    <w:rsid w:val="006B04A8"/>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8D5"/>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F52"/>
    <w:rsid w:val="006D6F99"/>
    <w:rsid w:val="006D6FB5"/>
    <w:rsid w:val="006D73D5"/>
    <w:rsid w:val="006D7550"/>
    <w:rsid w:val="006D77AD"/>
    <w:rsid w:val="006D7994"/>
    <w:rsid w:val="006E04CA"/>
    <w:rsid w:val="006E04ED"/>
    <w:rsid w:val="006E0BCD"/>
    <w:rsid w:val="006E1936"/>
    <w:rsid w:val="006E1A38"/>
    <w:rsid w:val="006E1C2F"/>
    <w:rsid w:val="006E1DAD"/>
    <w:rsid w:val="006E1EE8"/>
    <w:rsid w:val="006E25AC"/>
    <w:rsid w:val="006E2920"/>
    <w:rsid w:val="006E371A"/>
    <w:rsid w:val="006E39E3"/>
    <w:rsid w:val="006E3E36"/>
    <w:rsid w:val="006E4074"/>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578"/>
    <w:rsid w:val="007308E6"/>
    <w:rsid w:val="007312AF"/>
    <w:rsid w:val="007313D5"/>
    <w:rsid w:val="0073185B"/>
    <w:rsid w:val="007318F1"/>
    <w:rsid w:val="00731E1D"/>
    <w:rsid w:val="00731FFD"/>
    <w:rsid w:val="00732946"/>
    <w:rsid w:val="007334C9"/>
    <w:rsid w:val="00733609"/>
    <w:rsid w:val="0073399F"/>
    <w:rsid w:val="00733E3A"/>
    <w:rsid w:val="007349EB"/>
    <w:rsid w:val="00734EEB"/>
    <w:rsid w:val="00735284"/>
    <w:rsid w:val="00735728"/>
    <w:rsid w:val="00735A98"/>
    <w:rsid w:val="007360F9"/>
    <w:rsid w:val="00736506"/>
    <w:rsid w:val="00736511"/>
    <w:rsid w:val="00736F19"/>
    <w:rsid w:val="0073740D"/>
    <w:rsid w:val="00737445"/>
    <w:rsid w:val="00740288"/>
    <w:rsid w:val="00740836"/>
    <w:rsid w:val="00740A49"/>
    <w:rsid w:val="0074136B"/>
    <w:rsid w:val="007414AF"/>
    <w:rsid w:val="0074231E"/>
    <w:rsid w:val="007433AC"/>
    <w:rsid w:val="00743442"/>
    <w:rsid w:val="007435AE"/>
    <w:rsid w:val="0074479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3859"/>
    <w:rsid w:val="007538D9"/>
    <w:rsid w:val="00754197"/>
    <w:rsid w:val="00754BF8"/>
    <w:rsid w:val="00754CF1"/>
    <w:rsid w:val="00754E78"/>
    <w:rsid w:val="0075510D"/>
    <w:rsid w:val="00756217"/>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694E"/>
    <w:rsid w:val="00767266"/>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2BF"/>
    <w:rsid w:val="0078059D"/>
    <w:rsid w:val="00780B65"/>
    <w:rsid w:val="00780F07"/>
    <w:rsid w:val="00781557"/>
    <w:rsid w:val="00781807"/>
    <w:rsid w:val="00782685"/>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72"/>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6295"/>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0E7F"/>
    <w:rsid w:val="00811A16"/>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6E5F"/>
    <w:rsid w:val="008172A7"/>
    <w:rsid w:val="00817581"/>
    <w:rsid w:val="00817616"/>
    <w:rsid w:val="008177A1"/>
    <w:rsid w:val="00817833"/>
    <w:rsid w:val="00817F4D"/>
    <w:rsid w:val="00821294"/>
    <w:rsid w:val="008212B1"/>
    <w:rsid w:val="0082180D"/>
    <w:rsid w:val="00821CFD"/>
    <w:rsid w:val="00821DD2"/>
    <w:rsid w:val="00822862"/>
    <w:rsid w:val="00822E99"/>
    <w:rsid w:val="00823B8F"/>
    <w:rsid w:val="00823CCD"/>
    <w:rsid w:val="00824198"/>
    <w:rsid w:val="00824272"/>
    <w:rsid w:val="00824B26"/>
    <w:rsid w:val="008251A3"/>
    <w:rsid w:val="00825441"/>
    <w:rsid w:val="008258D9"/>
    <w:rsid w:val="00825B0A"/>
    <w:rsid w:val="00825D47"/>
    <w:rsid w:val="00826124"/>
    <w:rsid w:val="008265E2"/>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700"/>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BC5"/>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2EDE"/>
    <w:rsid w:val="008536A0"/>
    <w:rsid w:val="00853887"/>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30FE"/>
    <w:rsid w:val="008639B8"/>
    <w:rsid w:val="00863E42"/>
    <w:rsid w:val="0086404E"/>
    <w:rsid w:val="0086498B"/>
    <w:rsid w:val="008649F6"/>
    <w:rsid w:val="00865D69"/>
    <w:rsid w:val="00865ED1"/>
    <w:rsid w:val="00866276"/>
    <w:rsid w:val="00866C7F"/>
    <w:rsid w:val="008702F0"/>
    <w:rsid w:val="008709A9"/>
    <w:rsid w:val="008718FA"/>
    <w:rsid w:val="00871EC6"/>
    <w:rsid w:val="008720B2"/>
    <w:rsid w:val="008722C7"/>
    <w:rsid w:val="00872C3E"/>
    <w:rsid w:val="00872DF3"/>
    <w:rsid w:val="008734E8"/>
    <w:rsid w:val="0087379D"/>
    <w:rsid w:val="00873A1D"/>
    <w:rsid w:val="00874125"/>
    <w:rsid w:val="00874555"/>
    <w:rsid w:val="00874846"/>
    <w:rsid w:val="00874849"/>
    <w:rsid w:val="008749D8"/>
    <w:rsid w:val="008752B2"/>
    <w:rsid w:val="00875638"/>
    <w:rsid w:val="00875EA1"/>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2DED"/>
    <w:rsid w:val="008830C7"/>
    <w:rsid w:val="008832BB"/>
    <w:rsid w:val="00883D1A"/>
    <w:rsid w:val="00884D8C"/>
    <w:rsid w:val="00885022"/>
    <w:rsid w:val="0088557C"/>
    <w:rsid w:val="00885929"/>
    <w:rsid w:val="008867BF"/>
    <w:rsid w:val="00887066"/>
    <w:rsid w:val="00887DFE"/>
    <w:rsid w:val="00887F2D"/>
    <w:rsid w:val="008908F3"/>
    <w:rsid w:val="00890C71"/>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927"/>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274"/>
    <w:rsid w:val="008C636B"/>
    <w:rsid w:val="008C6D07"/>
    <w:rsid w:val="008C721A"/>
    <w:rsid w:val="008C739C"/>
    <w:rsid w:val="008C7480"/>
    <w:rsid w:val="008C7583"/>
    <w:rsid w:val="008C7849"/>
    <w:rsid w:val="008C7B01"/>
    <w:rsid w:val="008C7FCB"/>
    <w:rsid w:val="008D0B0D"/>
    <w:rsid w:val="008D0C91"/>
    <w:rsid w:val="008D11D8"/>
    <w:rsid w:val="008D1471"/>
    <w:rsid w:val="008D17FF"/>
    <w:rsid w:val="008D19CD"/>
    <w:rsid w:val="008D1A05"/>
    <w:rsid w:val="008D20E1"/>
    <w:rsid w:val="008D2157"/>
    <w:rsid w:val="008D2420"/>
    <w:rsid w:val="008D2DFD"/>
    <w:rsid w:val="008D32ED"/>
    <w:rsid w:val="008D3472"/>
    <w:rsid w:val="008D3940"/>
    <w:rsid w:val="008D3D2F"/>
    <w:rsid w:val="008D3E15"/>
    <w:rsid w:val="008D3F80"/>
    <w:rsid w:val="008D4197"/>
    <w:rsid w:val="008D4BD0"/>
    <w:rsid w:val="008D4F14"/>
    <w:rsid w:val="008D5756"/>
    <w:rsid w:val="008D638D"/>
    <w:rsid w:val="008D682A"/>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4C9"/>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8B8"/>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2DA"/>
    <w:rsid w:val="00931F19"/>
    <w:rsid w:val="00932E13"/>
    <w:rsid w:val="0093333A"/>
    <w:rsid w:val="009333B9"/>
    <w:rsid w:val="0093392D"/>
    <w:rsid w:val="00933A13"/>
    <w:rsid w:val="00933C98"/>
    <w:rsid w:val="00933ECD"/>
    <w:rsid w:val="009344A4"/>
    <w:rsid w:val="00935399"/>
    <w:rsid w:val="00935748"/>
    <w:rsid w:val="00935A62"/>
    <w:rsid w:val="00935BA1"/>
    <w:rsid w:val="00935CE9"/>
    <w:rsid w:val="00936459"/>
    <w:rsid w:val="009369AE"/>
    <w:rsid w:val="00936DEA"/>
    <w:rsid w:val="009372B0"/>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0D2B"/>
    <w:rsid w:val="00951100"/>
    <w:rsid w:val="0095132C"/>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250"/>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ABC"/>
    <w:rsid w:val="00972DD4"/>
    <w:rsid w:val="00972E0B"/>
    <w:rsid w:val="0097385C"/>
    <w:rsid w:val="0097388F"/>
    <w:rsid w:val="00973DE9"/>
    <w:rsid w:val="009744F8"/>
    <w:rsid w:val="00974A2B"/>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290B"/>
    <w:rsid w:val="0098302B"/>
    <w:rsid w:val="00985800"/>
    <w:rsid w:val="009858D4"/>
    <w:rsid w:val="00985A08"/>
    <w:rsid w:val="00985FF8"/>
    <w:rsid w:val="009869E1"/>
    <w:rsid w:val="0098757B"/>
    <w:rsid w:val="009876DC"/>
    <w:rsid w:val="0098782C"/>
    <w:rsid w:val="00987882"/>
    <w:rsid w:val="00987B90"/>
    <w:rsid w:val="00987D47"/>
    <w:rsid w:val="00990DC3"/>
    <w:rsid w:val="00990E3C"/>
    <w:rsid w:val="0099116C"/>
    <w:rsid w:val="0099152F"/>
    <w:rsid w:val="009918C4"/>
    <w:rsid w:val="00991C6A"/>
    <w:rsid w:val="00992038"/>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07C5"/>
    <w:rsid w:val="009A1409"/>
    <w:rsid w:val="009A1661"/>
    <w:rsid w:val="009A1C42"/>
    <w:rsid w:val="009A1EBA"/>
    <w:rsid w:val="009A2569"/>
    <w:rsid w:val="009A2C03"/>
    <w:rsid w:val="009A38D3"/>
    <w:rsid w:val="009A481A"/>
    <w:rsid w:val="009A49E0"/>
    <w:rsid w:val="009A4A72"/>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3A4C"/>
    <w:rsid w:val="009B5828"/>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257"/>
    <w:rsid w:val="009C36AD"/>
    <w:rsid w:val="009C3EF7"/>
    <w:rsid w:val="009C48FB"/>
    <w:rsid w:val="009C4A01"/>
    <w:rsid w:val="009C4EF9"/>
    <w:rsid w:val="009C5228"/>
    <w:rsid w:val="009C55BE"/>
    <w:rsid w:val="009C5671"/>
    <w:rsid w:val="009C59AD"/>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D7657"/>
    <w:rsid w:val="009E00A6"/>
    <w:rsid w:val="009E01EB"/>
    <w:rsid w:val="009E106C"/>
    <w:rsid w:val="009E1412"/>
    <w:rsid w:val="009E1BF3"/>
    <w:rsid w:val="009E2794"/>
    <w:rsid w:val="009E2FFF"/>
    <w:rsid w:val="009E4533"/>
    <w:rsid w:val="009E490B"/>
    <w:rsid w:val="009E4C4B"/>
    <w:rsid w:val="009E4CD5"/>
    <w:rsid w:val="009E51E7"/>
    <w:rsid w:val="009E5456"/>
    <w:rsid w:val="009E55C7"/>
    <w:rsid w:val="009E59B0"/>
    <w:rsid w:val="009E59E9"/>
    <w:rsid w:val="009E6CC7"/>
    <w:rsid w:val="009E6F08"/>
    <w:rsid w:val="009E7868"/>
    <w:rsid w:val="009E7DA2"/>
    <w:rsid w:val="009F10DE"/>
    <w:rsid w:val="009F117F"/>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9F7EAF"/>
    <w:rsid w:val="00A001E1"/>
    <w:rsid w:val="00A00202"/>
    <w:rsid w:val="00A0087E"/>
    <w:rsid w:val="00A00A39"/>
    <w:rsid w:val="00A00AA6"/>
    <w:rsid w:val="00A01259"/>
    <w:rsid w:val="00A0131F"/>
    <w:rsid w:val="00A02353"/>
    <w:rsid w:val="00A0384C"/>
    <w:rsid w:val="00A04B76"/>
    <w:rsid w:val="00A05247"/>
    <w:rsid w:val="00A05268"/>
    <w:rsid w:val="00A0641F"/>
    <w:rsid w:val="00A06C29"/>
    <w:rsid w:val="00A0713A"/>
    <w:rsid w:val="00A07241"/>
    <w:rsid w:val="00A074E0"/>
    <w:rsid w:val="00A07C78"/>
    <w:rsid w:val="00A1003C"/>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470"/>
    <w:rsid w:val="00A57033"/>
    <w:rsid w:val="00A571A9"/>
    <w:rsid w:val="00A577DD"/>
    <w:rsid w:val="00A6045C"/>
    <w:rsid w:val="00A60586"/>
    <w:rsid w:val="00A60991"/>
    <w:rsid w:val="00A609A4"/>
    <w:rsid w:val="00A60AA3"/>
    <w:rsid w:val="00A61275"/>
    <w:rsid w:val="00A6168B"/>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9C7"/>
    <w:rsid w:val="00A90A59"/>
    <w:rsid w:val="00A928D6"/>
    <w:rsid w:val="00A931F2"/>
    <w:rsid w:val="00A93754"/>
    <w:rsid w:val="00A9393F"/>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4E30"/>
    <w:rsid w:val="00AA56C1"/>
    <w:rsid w:val="00AA625D"/>
    <w:rsid w:val="00AA6419"/>
    <w:rsid w:val="00AA686D"/>
    <w:rsid w:val="00AA71F6"/>
    <w:rsid w:val="00AA7CCD"/>
    <w:rsid w:val="00AA7CCE"/>
    <w:rsid w:val="00AB007A"/>
    <w:rsid w:val="00AB0D5D"/>
    <w:rsid w:val="00AB0F3A"/>
    <w:rsid w:val="00AB1E8D"/>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3E6"/>
    <w:rsid w:val="00AC54E7"/>
    <w:rsid w:val="00AC579D"/>
    <w:rsid w:val="00AC59B1"/>
    <w:rsid w:val="00AC5A1D"/>
    <w:rsid w:val="00AC5F00"/>
    <w:rsid w:val="00AC67E9"/>
    <w:rsid w:val="00AC6A70"/>
    <w:rsid w:val="00AC71F4"/>
    <w:rsid w:val="00AC794D"/>
    <w:rsid w:val="00AC7964"/>
    <w:rsid w:val="00AC7B85"/>
    <w:rsid w:val="00AC7BA3"/>
    <w:rsid w:val="00AD2EAB"/>
    <w:rsid w:val="00AD309F"/>
    <w:rsid w:val="00AD318E"/>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3040"/>
    <w:rsid w:val="00AF3113"/>
    <w:rsid w:val="00AF31C7"/>
    <w:rsid w:val="00AF3560"/>
    <w:rsid w:val="00AF399D"/>
    <w:rsid w:val="00AF3D76"/>
    <w:rsid w:val="00AF3E46"/>
    <w:rsid w:val="00AF5408"/>
    <w:rsid w:val="00AF5496"/>
    <w:rsid w:val="00AF560D"/>
    <w:rsid w:val="00AF5FBC"/>
    <w:rsid w:val="00AF607E"/>
    <w:rsid w:val="00AF7082"/>
    <w:rsid w:val="00AF71D5"/>
    <w:rsid w:val="00AF77D4"/>
    <w:rsid w:val="00AF7B6E"/>
    <w:rsid w:val="00B005ED"/>
    <w:rsid w:val="00B014AF"/>
    <w:rsid w:val="00B0188F"/>
    <w:rsid w:val="00B01D7A"/>
    <w:rsid w:val="00B01E16"/>
    <w:rsid w:val="00B021E2"/>
    <w:rsid w:val="00B023B6"/>
    <w:rsid w:val="00B03183"/>
    <w:rsid w:val="00B033BD"/>
    <w:rsid w:val="00B0398E"/>
    <w:rsid w:val="00B03991"/>
    <w:rsid w:val="00B03F79"/>
    <w:rsid w:val="00B04315"/>
    <w:rsid w:val="00B04522"/>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928"/>
    <w:rsid w:val="00B23C57"/>
    <w:rsid w:val="00B24935"/>
    <w:rsid w:val="00B25467"/>
    <w:rsid w:val="00B25611"/>
    <w:rsid w:val="00B25A02"/>
    <w:rsid w:val="00B25AE8"/>
    <w:rsid w:val="00B25DF3"/>
    <w:rsid w:val="00B25EFD"/>
    <w:rsid w:val="00B26BBB"/>
    <w:rsid w:val="00B26D23"/>
    <w:rsid w:val="00B26E7F"/>
    <w:rsid w:val="00B2703C"/>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2F01"/>
    <w:rsid w:val="00B433D8"/>
    <w:rsid w:val="00B43C11"/>
    <w:rsid w:val="00B443C4"/>
    <w:rsid w:val="00B4497F"/>
    <w:rsid w:val="00B44A1E"/>
    <w:rsid w:val="00B44CE8"/>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FCB"/>
    <w:rsid w:val="00B5308C"/>
    <w:rsid w:val="00B53BAE"/>
    <w:rsid w:val="00B54248"/>
    <w:rsid w:val="00B54349"/>
    <w:rsid w:val="00B54955"/>
    <w:rsid w:val="00B54E15"/>
    <w:rsid w:val="00B551B9"/>
    <w:rsid w:val="00B55952"/>
    <w:rsid w:val="00B55972"/>
    <w:rsid w:val="00B55979"/>
    <w:rsid w:val="00B569C4"/>
    <w:rsid w:val="00B573B3"/>
    <w:rsid w:val="00B577DF"/>
    <w:rsid w:val="00B578F2"/>
    <w:rsid w:val="00B57AA8"/>
    <w:rsid w:val="00B60326"/>
    <w:rsid w:val="00B609FF"/>
    <w:rsid w:val="00B60B15"/>
    <w:rsid w:val="00B61249"/>
    <w:rsid w:val="00B61B0F"/>
    <w:rsid w:val="00B61D1E"/>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66D5B"/>
    <w:rsid w:val="00B67E67"/>
    <w:rsid w:val="00B7048A"/>
    <w:rsid w:val="00B704BA"/>
    <w:rsid w:val="00B70D5C"/>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5CEE"/>
    <w:rsid w:val="00B861E6"/>
    <w:rsid w:val="00B86A51"/>
    <w:rsid w:val="00B86B40"/>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41C"/>
    <w:rsid w:val="00B94F37"/>
    <w:rsid w:val="00B95476"/>
    <w:rsid w:val="00B9552F"/>
    <w:rsid w:val="00B95BB8"/>
    <w:rsid w:val="00B96867"/>
    <w:rsid w:val="00B96B82"/>
    <w:rsid w:val="00B97038"/>
    <w:rsid w:val="00B97384"/>
    <w:rsid w:val="00B97BDE"/>
    <w:rsid w:val="00B97E5E"/>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994"/>
    <w:rsid w:val="00BB3D30"/>
    <w:rsid w:val="00BB486A"/>
    <w:rsid w:val="00BB510C"/>
    <w:rsid w:val="00BB6E65"/>
    <w:rsid w:val="00BB707D"/>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B16"/>
    <w:rsid w:val="00BD332D"/>
    <w:rsid w:val="00BD3EB0"/>
    <w:rsid w:val="00BD489F"/>
    <w:rsid w:val="00BD5204"/>
    <w:rsid w:val="00BD533C"/>
    <w:rsid w:val="00BD5623"/>
    <w:rsid w:val="00BD5C04"/>
    <w:rsid w:val="00BD5FB7"/>
    <w:rsid w:val="00BD637F"/>
    <w:rsid w:val="00BD6B30"/>
    <w:rsid w:val="00BD6CB0"/>
    <w:rsid w:val="00BD71C1"/>
    <w:rsid w:val="00BD757E"/>
    <w:rsid w:val="00BD7B01"/>
    <w:rsid w:val="00BE07CE"/>
    <w:rsid w:val="00BE0CE9"/>
    <w:rsid w:val="00BE0D41"/>
    <w:rsid w:val="00BE1099"/>
    <w:rsid w:val="00BE153D"/>
    <w:rsid w:val="00BE1FE5"/>
    <w:rsid w:val="00BE2709"/>
    <w:rsid w:val="00BE2890"/>
    <w:rsid w:val="00BE37B9"/>
    <w:rsid w:val="00BE38D8"/>
    <w:rsid w:val="00BE3EAE"/>
    <w:rsid w:val="00BE4235"/>
    <w:rsid w:val="00BE4E65"/>
    <w:rsid w:val="00BE4F08"/>
    <w:rsid w:val="00BE52A6"/>
    <w:rsid w:val="00BE5DBE"/>
    <w:rsid w:val="00BE6DEB"/>
    <w:rsid w:val="00BE70C1"/>
    <w:rsid w:val="00BE73C9"/>
    <w:rsid w:val="00BE7B9F"/>
    <w:rsid w:val="00BF0394"/>
    <w:rsid w:val="00BF1BDE"/>
    <w:rsid w:val="00BF1BF7"/>
    <w:rsid w:val="00BF2B7A"/>
    <w:rsid w:val="00BF2BAF"/>
    <w:rsid w:val="00BF2D94"/>
    <w:rsid w:val="00BF2FAE"/>
    <w:rsid w:val="00BF31FB"/>
    <w:rsid w:val="00BF3577"/>
    <w:rsid w:val="00BF396B"/>
    <w:rsid w:val="00BF39C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94A"/>
    <w:rsid w:val="00C01E76"/>
    <w:rsid w:val="00C020B0"/>
    <w:rsid w:val="00C02617"/>
    <w:rsid w:val="00C02814"/>
    <w:rsid w:val="00C02D67"/>
    <w:rsid w:val="00C02FE6"/>
    <w:rsid w:val="00C031E7"/>
    <w:rsid w:val="00C03590"/>
    <w:rsid w:val="00C035F9"/>
    <w:rsid w:val="00C03778"/>
    <w:rsid w:val="00C03863"/>
    <w:rsid w:val="00C03D71"/>
    <w:rsid w:val="00C03E86"/>
    <w:rsid w:val="00C04278"/>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4E2B"/>
    <w:rsid w:val="00C157E0"/>
    <w:rsid w:val="00C1597D"/>
    <w:rsid w:val="00C16B9D"/>
    <w:rsid w:val="00C16BEE"/>
    <w:rsid w:val="00C16C2B"/>
    <w:rsid w:val="00C170F7"/>
    <w:rsid w:val="00C177F8"/>
    <w:rsid w:val="00C178B7"/>
    <w:rsid w:val="00C17909"/>
    <w:rsid w:val="00C17EE0"/>
    <w:rsid w:val="00C203AF"/>
    <w:rsid w:val="00C20A9E"/>
    <w:rsid w:val="00C21109"/>
    <w:rsid w:val="00C21198"/>
    <w:rsid w:val="00C213DF"/>
    <w:rsid w:val="00C21603"/>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9EA"/>
    <w:rsid w:val="00C35E32"/>
    <w:rsid w:val="00C3682E"/>
    <w:rsid w:val="00C36AE1"/>
    <w:rsid w:val="00C37318"/>
    <w:rsid w:val="00C37712"/>
    <w:rsid w:val="00C37AD7"/>
    <w:rsid w:val="00C37B01"/>
    <w:rsid w:val="00C402E7"/>
    <w:rsid w:val="00C407CC"/>
    <w:rsid w:val="00C407F2"/>
    <w:rsid w:val="00C41A98"/>
    <w:rsid w:val="00C41BB6"/>
    <w:rsid w:val="00C41EF3"/>
    <w:rsid w:val="00C41F88"/>
    <w:rsid w:val="00C42D7E"/>
    <w:rsid w:val="00C4327A"/>
    <w:rsid w:val="00C434B4"/>
    <w:rsid w:val="00C434EE"/>
    <w:rsid w:val="00C43572"/>
    <w:rsid w:val="00C43763"/>
    <w:rsid w:val="00C43BE4"/>
    <w:rsid w:val="00C44279"/>
    <w:rsid w:val="00C450D6"/>
    <w:rsid w:val="00C45391"/>
    <w:rsid w:val="00C45596"/>
    <w:rsid w:val="00C45D4F"/>
    <w:rsid w:val="00C46BD1"/>
    <w:rsid w:val="00C473BF"/>
    <w:rsid w:val="00C47737"/>
    <w:rsid w:val="00C47B48"/>
    <w:rsid w:val="00C51031"/>
    <w:rsid w:val="00C51901"/>
    <w:rsid w:val="00C51DF2"/>
    <w:rsid w:val="00C5298F"/>
    <w:rsid w:val="00C52E2B"/>
    <w:rsid w:val="00C5351F"/>
    <w:rsid w:val="00C53F5B"/>
    <w:rsid w:val="00C543A2"/>
    <w:rsid w:val="00C551CE"/>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6E2C"/>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4F6"/>
    <w:rsid w:val="00C775FF"/>
    <w:rsid w:val="00C77A18"/>
    <w:rsid w:val="00C80118"/>
    <w:rsid w:val="00C8078B"/>
    <w:rsid w:val="00C80EB3"/>
    <w:rsid w:val="00C8177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1A8"/>
    <w:rsid w:val="00C9584C"/>
    <w:rsid w:val="00C95D59"/>
    <w:rsid w:val="00C95E4D"/>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BDD"/>
    <w:rsid w:val="00CC5F34"/>
    <w:rsid w:val="00CC69AB"/>
    <w:rsid w:val="00CC6DDE"/>
    <w:rsid w:val="00CC7477"/>
    <w:rsid w:val="00CC74D7"/>
    <w:rsid w:val="00CC7594"/>
    <w:rsid w:val="00CC7B26"/>
    <w:rsid w:val="00CD013B"/>
    <w:rsid w:val="00CD05A1"/>
    <w:rsid w:val="00CD06D2"/>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3A29"/>
    <w:rsid w:val="00CD3F9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4CB"/>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B7E"/>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207"/>
    <w:rsid w:val="00D2239A"/>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276"/>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19A"/>
    <w:rsid w:val="00D53DD4"/>
    <w:rsid w:val="00D53E61"/>
    <w:rsid w:val="00D540D8"/>
    <w:rsid w:val="00D55494"/>
    <w:rsid w:val="00D55EEF"/>
    <w:rsid w:val="00D565E3"/>
    <w:rsid w:val="00D56F9A"/>
    <w:rsid w:val="00D570C7"/>
    <w:rsid w:val="00D571A7"/>
    <w:rsid w:val="00D575AA"/>
    <w:rsid w:val="00D57C5A"/>
    <w:rsid w:val="00D60365"/>
    <w:rsid w:val="00D60F7C"/>
    <w:rsid w:val="00D611E9"/>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1044"/>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AF"/>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177"/>
    <w:rsid w:val="00D91A95"/>
    <w:rsid w:val="00D91BE9"/>
    <w:rsid w:val="00D91E81"/>
    <w:rsid w:val="00D921F1"/>
    <w:rsid w:val="00D92DC5"/>
    <w:rsid w:val="00D92E65"/>
    <w:rsid w:val="00D92F09"/>
    <w:rsid w:val="00D93B5A"/>
    <w:rsid w:val="00D93D51"/>
    <w:rsid w:val="00D93DD6"/>
    <w:rsid w:val="00D946A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799"/>
    <w:rsid w:val="00DA7859"/>
    <w:rsid w:val="00DA79D9"/>
    <w:rsid w:val="00DB03FD"/>
    <w:rsid w:val="00DB07FB"/>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C21"/>
    <w:rsid w:val="00DC3EDE"/>
    <w:rsid w:val="00DC4659"/>
    <w:rsid w:val="00DC4B3B"/>
    <w:rsid w:val="00DC4C0D"/>
    <w:rsid w:val="00DC509B"/>
    <w:rsid w:val="00DC56B0"/>
    <w:rsid w:val="00DC57B9"/>
    <w:rsid w:val="00DC58AA"/>
    <w:rsid w:val="00DC6B65"/>
    <w:rsid w:val="00DC6C92"/>
    <w:rsid w:val="00DC6D13"/>
    <w:rsid w:val="00DC6EC2"/>
    <w:rsid w:val="00DC6FB6"/>
    <w:rsid w:val="00DC7167"/>
    <w:rsid w:val="00DD0126"/>
    <w:rsid w:val="00DD0373"/>
    <w:rsid w:val="00DD0D40"/>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D7F"/>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4DCA"/>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1CB7"/>
    <w:rsid w:val="00E12239"/>
    <w:rsid w:val="00E12534"/>
    <w:rsid w:val="00E12566"/>
    <w:rsid w:val="00E1349F"/>
    <w:rsid w:val="00E145F6"/>
    <w:rsid w:val="00E155F6"/>
    <w:rsid w:val="00E15720"/>
    <w:rsid w:val="00E158F1"/>
    <w:rsid w:val="00E15EA1"/>
    <w:rsid w:val="00E16496"/>
    <w:rsid w:val="00E165EA"/>
    <w:rsid w:val="00E16BC3"/>
    <w:rsid w:val="00E16C3E"/>
    <w:rsid w:val="00E16CA0"/>
    <w:rsid w:val="00E16CDE"/>
    <w:rsid w:val="00E17534"/>
    <w:rsid w:val="00E208E6"/>
    <w:rsid w:val="00E20DA9"/>
    <w:rsid w:val="00E214CA"/>
    <w:rsid w:val="00E215A9"/>
    <w:rsid w:val="00E216F7"/>
    <w:rsid w:val="00E2361A"/>
    <w:rsid w:val="00E238F0"/>
    <w:rsid w:val="00E240BF"/>
    <w:rsid w:val="00E24750"/>
    <w:rsid w:val="00E24D3B"/>
    <w:rsid w:val="00E24F81"/>
    <w:rsid w:val="00E24FEC"/>
    <w:rsid w:val="00E2534F"/>
    <w:rsid w:val="00E25852"/>
    <w:rsid w:val="00E25FFC"/>
    <w:rsid w:val="00E2610A"/>
    <w:rsid w:val="00E26CDC"/>
    <w:rsid w:val="00E26F8B"/>
    <w:rsid w:val="00E27695"/>
    <w:rsid w:val="00E277FC"/>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5BAA"/>
    <w:rsid w:val="00E460E9"/>
    <w:rsid w:val="00E46412"/>
    <w:rsid w:val="00E4691C"/>
    <w:rsid w:val="00E46CA0"/>
    <w:rsid w:val="00E46EE3"/>
    <w:rsid w:val="00E46F90"/>
    <w:rsid w:val="00E50569"/>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5DE9"/>
    <w:rsid w:val="00E6610F"/>
    <w:rsid w:val="00E6630E"/>
    <w:rsid w:val="00E663D1"/>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4B7"/>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402"/>
    <w:rsid w:val="00E855F0"/>
    <w:rsid w:val="00E85627"/>
    <w:rsid w:val="00E857B4"/>
    <w:rsid w:val="00E85890"/>
    <w:rsid w:val="00E858F4"/>
    <w:rsid w:val="00E859E3"/>
    <w:rsid w:val="00E85AFE"/>
    <w:rsid w:val="00E85C8F"/>
    <w:rsid w:val="00E85D1C"/>
    <w:rsid w:val="00E86898"/>
    <w:rsid w:val="00E868A7"/>
    <w:rsid w:val="00E871BD"/>
    <w:rsid w:val="00E87475"/>
    <w:rsid w:val="00E87953"/>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418E"/>
    <w:rsid w:val="00EC41BE"/>
    <w:rsid w:val="00EC4442"/>
    <w:rsid w:val="00EC44F4"/>
    <w:rsid w:val="00EC4AB4"/>
    <w:rsid w:val="00EC51CA"/>
    <w:rsid w:val="00EC57B7"/>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A2F"/>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6713"/>
    <w:rsid w:val="00EE6915"/>
    <w:rsid w:val="00EE70EA"/>
    <w:rsid w:val="00EE7EBA"/>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4BC6"/>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5C3F"/>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49"/>
    <w:rsid w:val="00F45A7E"/>
    <w:rsid w:val="00F45B0E"/>
    <w:rsid w:val="00F45CB3"/>
    <w:rsid w:val="00F45F81"/>
    <w:rsid w:val="00F46733"/>
    <w:rsid w:val="00F47F7F"/>
    <w:rsid w:val="00F50036"/>
    <w:rsid w:val="00F50D51"/>
    <w:rsid w:val="00F50FA9"/>
    <w:rsid w:val="00F5101E"/>
    <w:rsid w:val="00F5146E"/>
    <w:rsid w:val="00F51765"/>
    <w:rsid w:val="00F51BDB"/>
    <w:rsid w:val="00F5208F"/>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753"/>
    <w:rsid w:val="00F66923"/>
    <w:rsid w:val="00F66D09"/>
    <w:rsid w:val="00F67435"/>
    <w:rsid w:val="00F67A3E"/>
    <w:rsid w:val="00F710F7"/>
    <w:rsid w:val="00F7161A"/>
    <w:rsid w:val="00F7200D"/>
    <w:rsid w:val="00F724A4"/>
    <w:rsid w:val="00F72926"/>
    <w:rsid w:val="00F72995"/>
    <w:rsid w:val="00F731B6"/>
    <w:rsid w:val="00F7322C"/>
    <w:rsid w:val="00F73543"/>
    <w:rsid w:val="00F73CD5"/>
    <w:rsid w:val="00F73EA3"/>
    <w:rsid w:val="00F73FA1"/>
    <w:rsid w:val="00F7436E"/>
    <w:rsid w:val="00F74480"/>
    <w:rsid w:val="00F74A0D"/>
    <w:rsid w:val="00F74D13"/>
    <w:rsid w:val="00F74D93"/>
    <w:rsid w:val="00F7593F"/>
    <w:rsid w:val="00F7612F"/>
    <w:rsid w:val="00F76D26"/>
    <w:rsid w:val="00F76D56"/>
    <w:rsid w:val="00F773E8"/>
    <w:rsid w:val="00F77D5F"/>
    <w:rsid w:val="00F8005D"/>
    <w:rsid w:val="00F801FC"/>
    <w:rsid w:val="00F802AF"/>
    <w:rsid w:val="00F80458"/>
    <w:rsid w:val="00F813E4"/>
    <w:rsid w:val="00F816D9"/>
    <w:rsid w:val="00F82089"/>
    <w:rsid w:val="00F822F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B1C"/>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3F1"/>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2EC"/>
    <w:rsid w:val="00FD1315"/>
    <w:rsid w:val="00FD1A8E"/>
    <w:rsid w:val="00FD1AA1"/>
    <w:rsid w:val="00FD2342"/>
    <w:rsid w:val="00FD32B4"/>
    <w:rsid w:val="00FD3AF3"/>
    <w:rsid w:val="00FD3F3A"/>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6EC"/>
    <w:rsid w:val="00FE6EF4"/>
    <w:rsid w:val="00FE6F47"/>
    <w:rsid w:val="00FE7052"/>
    <w:rsid w:val="00FE76E9"/>
    <w:rsid w:val="00FE7CAA"/>
    <w:rsid w:val="00FF05DD"/>
    <w:rsid w:val="00FF074E"/>
    <w:rsid w:val="00FF0B6D"/>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25</Pages>
  <Words>19874</Words>
  <Characters>113284</Characters>
  <Application>Microsoft Office Word</Application>
  <DocSecurity>0</DocSecurity>
  <Lines>944</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67</cp:revision>
  <dcterms:created xsi:type="dcterms:W3CDTF">2024-12-11T22:59:00Z</dcterms:created>
  <dcterms:modified xsi:type="dcterms:W3CDTF">2024-12-28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iwpcJvOF"/&gt;&lt;style id="http://www.zotero.org/styles/nature" hasBibliography="1" bibliographyStyleHasBeenSet="1"/&gt;&lt;prefs&gt;&lt;pref name="fieldType" value="Field"/&gt;&lt;/prefs&gt;&lt;/data&gt;</vt:lpwstr>
  </property>
  <property fmtid="{D5CDD505-2E9C-101B-9397-08002B2CF9AE}" pid="3" name="ZOTERO_PREF_2">
    <vt:lpwstr/>
  </property>
</Properties>
</file>